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64F7C" w:rsidRPr="00F64F7C" w:rsidRDefault="00F64F7C" w:rsidP="00F64F7C">
      <w:pPr>
        <w:pStyle w:val="Title"/>
        <w:jc w:val="center"/>
        <w:rPr>
          <w:rFonts w:eastAsia="Times New Roman"/>
          <w:lang w:val="en-US"/>
        </w:rPr>
      </w:pPr>
      <w:r>
        <w:rPr>
          <w:rFonts w:eastAsia="Times New Roman"/>
          <w:lang w:val="en-US"/>
        </w:rPr>
        <w:t>SUPPLEMENTARY MATERIALS FOR “</w:t>
      </w:r>
      <w:r w:rsidRPr="00F64F7C">
        <w:rPr>
          <w:rFonts w:eastAsia="Times New Roman"/>
          <w:lang w:val="en-US"/>
        </w:rPr>
        <w:t>NO EVIDENCE THAT OMISSION AND CONGRUITY BIASES AFFECT THE PERCEPTION AND RECALL OF VACCINE-RELATED INFORMATION</w:t>
      </w:r>
      <w:r>
        <w:rPr>
          <w:rFonts w:eastAsia="Times New Roman"/>
          <w:lang w:val="en-US"/>
        </w:rPr>
        <w:t>”</w:t>
      </w:r>
    </w:p>
    <w:p w:rsidR="002B0FDF" w:rsidRPr="00AF0AB8" w:rsidRDefault="007D7BC3" w:rsidP="00F64F7C">
      <w:pPr>
        <w:pStyle w:val="Heading1"/>
      </w:pPr>
      <w:r>
        <w:t xml:space="preserve">A: </w:t>
      </w:r>
      <w:r w:rsidR="002B0FDF" w:rsidRPr="00AF0AB8">
        <w:t>PRETEST 1</w:t>
      </w:r>
    </w:p>
    <w:p w:rsidR="002B0FDF" w:rsidRPr="00AF0AB8" w:rsidRDefault="002B0FDF" w:rsidP="00F64F7C">
      <w:pPr>
        <w:pStyle w:val="Heading2"/>
        <w:rPr>
          <w:lang w:val="en-US"/>
        </w:rPr>
      </w:pPr>
      <w:r w:rsidRPr="00AF0AB8">
        <w:rPr>
          <w:lang w:val="en-US"/>
        </w:rPr>
        <w:t>1.- INTRODUCTION</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 xml:space="preserve">The purpose of Pre-test 1 was to select a list of symptoms for the experiment based on people’s familiarity with the symptoms and perceptions of their severity. Lack of familiarity with the symptoms might prompt participants to provide random ratings of severity. Therefore, participants’ familiarity with the symptoms should improve the quality of their answers. Hence, the symptoms to be used in the experiment required to be considerably familiar for the participants. Additionally, the perceptions of the severity of the symptoms for the experiment should vary considerably across individuals. Little variation in participants’ perception of severity in a set of symptoms without a given explicit cause might lead to difficulties in eliciting differences in ratings when symptoms are associated to specific causes (i.e. infectious diseases or vaccine side effects). </w:t>
      </w:r>
    </w:p>
    <w:p w:rsidR="002B0FDF" w:rsidRPr="00F64F7C" w:rsidRDefault="002B0FDF" w:rsidP="00F64F7C">
      <w:pPr>
        <w:pStyle w:val="Heading2"/>
      </w:pPr>
      <w:r w:rsidRPr="00F64F7C">
        <w:t>2.- METHODS</w:t>
      </w:r>
    </w:p>
    <w:p w:rsidR="002B0FDF" w:rsidRPr="00AF0AB8" w:rsidRDefault="002B0FDF" w:rsidP="002B0FDF">
      <w:pPr>
        <w:pStyle w:val="Heading3"/>
      </w:pPr>
      <w:r w:rsidRPr="00AF0AB8">
        <w:t>2.1- Participants</w:t>
      </w:r>
    </w:p>
    <w:p w:rsidR="002B0FDF" w:rsidRPr="00AF0AB8" w:rsidRDefault="002B0FDF" w:rsidP="002B0FDF">
      <w:pPr>
        <w:spacing w:line="360" w:lineRule="auto"/>
        <w:jc w:val="both"/>
        <w:rPr>
          <w:sz w:val="24"/>
          <w:szCs w:val="24"/>
        </w:rPr>
      </w:pPr>
      <w:r w:rsidRPr="00AF0AB8">
        <w:tab/>
      </w:r>
      <w:r w:rsidRPr="00AF0AB8">
        <w:rPr>
          <w:sz w:val="24"/>
          <w:szCs w:val="24"/>
        </w:rPr>
        <w:t>83 complete responses were collected through the crowdsourcing website Crowdflower. After eliminating duplicate responses, self-reported non-native English speakers and suspicious self-reported English native speakers (i.e. people with non-English speaking nationalities), 58 participants (22 males, 36 females) aged 19-76 (</w:t>
      </w:r>
      <w:r w:rsidRPr="00AF0AB8">
        <w:rPr>
          <w:i/>
          <w:sz w:val="24"/>
          <w:szCs w:val="24"/>
        </w:rPr>
        <w:t>M</w:t>
      </w:r>
      <w:r w:rsidRPr="00AF0AB8">
        <w:rPr>
          <w:sz w:val="24"/>
          <w:szCs w:val="24"/>
        </w:rPr>
        <w:t xml:space="preserve">=38.10, </w:t>
      </w:r>
      <w:r w:rsidRPr="00AF0AB8">
        <w:rPr>
          <w:i/>
          <w:sz w:val="24"/>
          <w:szCs w:val="24"/>
        </w:rPr>
        <w:t>SD</w:t>
      </w:r>
      <w:r w:rsidRPr="00AF0AB8">
        <w:rPr>
          <w:sz w:val="24"/>
          <w:szCs w:val="24"/>
        </w:rPr>
        <w:t xml:space="preserve">=14.10) were included in the analyses. The rationale for the elimination of non-native English speakers was that these participants might not know the meaning of some of the symptoms included in the list and, therefore, their ratings would not be reliable. </w:t>
      </w:r>
    </w:p>
    <w:p w:rsidR="002B0FDF" w:rsidRPr="00AF0AB8" w:rsidRDefault="00F64F7C" w:rsidP="002B0FDF">
      <w:pPr>
        <w:pStyle w:val="Heading3"/>
        <w:rPr>
          <w:rFonts w:eastAsia="Times New Roman"/>
        </w:rPr>
      </w:pPr>
      <w:r>
        <w:rPr>
          <w:rFonts w:eastAsia="Times New Roman"/>
        </w:rPr>
        <w:t>2</w:t>
      </w:r>
      <w:r w:rsidR="002B0FDF" w:rsidRPr="00AF0AB8">
        <w:rPr>
          <w:rFonts w:eastAsia="Times New Roman"/>
        </w:rPr>
        <w:t xml:space="preserve">.- Materials, Design and Procedure </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 xml:space="preserve">An online questionnaire was created with Qualtrics to collect participants’ severity and familiarity ratings of a list of 54 symptoms (table 1). </w:t>
      </w:r>
      <w:r w:rsidRPr="00AF0AB8">
        <w:rPr>
          <w:sz w:val="24"/>
          <w:szCs w:val="24"/>
        </w:rPr>
        <w:t xml:space="preserve">Some of these symptoms were extracted </w:t>
      </w:r>
      <w:r w:rsidRPr="00AF0AB8">
        <w:rPr>
          <w:sz w:val="24"/>
          <w:szCs w:val="24"/>
        </w:rPr>
        <w:lastRenderedPageBreak/>
        <w:t xml:space="preserve">from </w:t>
      </w:r>
      <w:r w:rsidRPr="00AF0AB8">
        <w:rPr>
          <w:sz w:val="24"/>
          <w:szCs w:val="24"/>
        </w:rPr>
        <w:fldChar w:fldCharType="begin">
          <w:fldData xml:space="preserve">PEVuZE5vdGU+PENpdGUgQXV0aG9yWWVhcj0iMSI+PEF1dGhvcj5Ccm93bjwvQXV0aG9yPjxZZWFy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</w:fldData>
        </w:fldChar>
      </w:r>
      <w:r w:rsidRPr="00AF0AB8">
        <w:rPr>
          <w:sz w:val="24"/>
          <w:szCs w:val="24"/>
        </w:rPr>
        <w:instrText xml:space="preserve"> ADDIN EN.CITE </w:instrText>
      </w:r>
      <w:r w:rsidRPr="00AF0AB8">
        <w:rPr>
          <w:sz w:val="24"/>
          <w:szCs w:val="24"/>
        </w:rPr>
        <w:fldChar w:fldCharType="begin">
          <w:fldData xml:space="preserve">PEVuZE5vdGU+PENpdGUgQXV0aG9yWWVhcj0iMSI+PEF1dGhvcj5Ccm93bjwvQXV0aG9yPjxZZWFy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</w:fldData>
        </w:fldChar>
      </w:r>
      <w:r w:rsidRPr="00AF0AB8">
        <w:rPr>
          <w:sz w:val="24"/>
          <w:szCs w:val="24"/>
        </w:rPr>
        <w:instrText xml:space="preserve"> ADDIN EN.CITE.DATA </w:instrText>
      </w:r>
      <w:r w:rsidRPr="00AF0AB8">
        <w:rPr>
          <w:sz w:val="24"/>
          <w:szCs w:val="24"/>
        </w:rPr>
      </w:r>
      <w:r w:rsidRPr="00AF0AB8">
        <w:rPr>
          <w:sz w:val="24"/>
          <w:szCs w:val="24"/>
        </w:rPr>
        <w:fldChar w:fldCharType="end"/>
      </w:r>
      <w:r w:rsidRPr="00AF0AB8">
        <w:rPr>
          <w:sz w:val="24"/>
          <w:szCs w:val="24"/>
        </w:rPr>
      </w:r>
      <w:r w:rsidRPr="00AF0AB8">
        <w:rPr>
          <w:sz w:val="24"/>
          <w:szCs w:val="24"/>
        </w:rPr>
        <w:fldChar w:fldCharType="separate"/>
      </w:r>
      <w:r w:rsidRPr="00AF0AB8">
        <w:rPr>
          <w:noProof/>
          <w:sz w:val="24"/>
          <w:szCs w:val="24"/>
        </w:rPr>
        <w:t>Brown et al. (2010)</w:t>
      </w:r>
      <w:r w:rsidRPr="00AF0AB8">
        <w:rPr>
          <w:sz w:val="24"/>
          <w:szCs w:val="24"/>
        </w:rPr>
        <w:fldChar w:fldCharType="end"/>
      </w:r>
      <w:r w:rsidRPr="00AF0AB8">
        <w:rPr>
          <w:sz w:val="24"/>
          <w:szCs w:val="24"/>
        </w:rPr>
        <w:t xml:space="preserve">. The rest of the symptoms were found on a Google search with the terms “vaccine side effects” and “symptoms”. A within-subjects design was used. All participants answered sequentially two questions about each of these symptoms. In the first question participants rated each of the symptoms by its severity on a 7-point Likert scale from 1 (very mild) to 7 (very severe). The second question asked </w:t>
      </w:r>
      <w:r w:rsidRPr="00AF0AB8">
        <w:rPr>
          <w:rFonts w:ascii="Calibri" w:eastAsia="Times New Roman" w:hAnsi="Calibri" w:cs="Times New Roman"/>
          <w:sz w:val="24"/>
          <w:szCs w:val="24"/>
          <w:lang w:val="en-US"/>
        </w:rPr>
        <w:t>participants to rate their degree of familiarity with each of the symptoms on a 7-point Likert scale from 1 (very unfamiliar) to 7 (very familiar). Sea SM.</w:t>
      </w:r>
    </w:p>
    <w:p w:rsidR="002B0FDF" w:rsidRPr="00AF0AB8" w:rsidRDefault="002B0FDF" w:rsidP="002B0FDF">
      <w:pPr>
        <w:spacing w:after="0" w:line="360" w:lineRule="auto"/>
        <w:jc w:val="both"/>
        <w:rPr>
          <w:rFonts w:ascii="Calibri" w:eastAsia="Times New Roman" w:hAnsi="Calibri" w:cs="Times New Roman"/>
          <w:sz w:val="24"/>
          <w:szCs w:val="24"/>
          <w:lang w:val="en-US"/>
        </w:rPr>
      </w:pPr>
    </w:p>
    <w:p w:rsidR="002B0FDF" w:rsidRPr="00AF0AB8" w:rsidRDefault="002B0FDF" w:rsidP="002B0FDF">
      <w:pPr>
        <w:keepNext/>
        <w:spacing w:after="200" w:line="240" w:lineRule="auto"/>
        <w:rPr>
          <w:i/>
          <w:iCs/>
          <w:color w:val="44546A" w:themeColor="text2"/>
          <w:sz w:val="18"/>
          <w:szCs w:val="18"/>
        </w:rPr>
      </w:pPr>
      <w:r w:rsidRPr="00AF0AB8">
        <w:rPr>
          <w:i/>
          <w:iCs/>
          <w:color w:val="44546A" w:themeColor="text2"/>
          <w:sz w:val="18"/>
          <w:szCs w:val="18"/>
        </w:rPr>
        <w:t xml:space="preserve">Table </w:t>
      </w:r>
      <w:r w:rsidRPr="00AF0AB8">
        <w:rPr>
          <w:i/>
          <w:iCs/>
          <w:color w:val="44546A" w:themeColor="text2"/>
          <w:sz w:val="18"/>
          <w:szCs w:val="18"/>
        </w:rPr>
        <w:fldChar w:fldCharType="begin"/>
      </w:r>
      <w:r w:rsidRPr="00AF0AB8">
        <w:rPr>
          <w:i/>
          <w:iCs/>
          <w:color w:val="44546A" w:themeColor="text2"/>
          <w:sz w:val="18"/>
          <w:szCs w:val="18"/>
        </w:rPr>
        <w:instrText xml:space="preserve"> SEQ Table \* ARABIC </w:instrText>
      </w:r>
      <w:r w:rsidRPr="00AF0AB8">
        <w:rPr>
          <w:i/>
          <w:iCs/>
          <w:color w:val="44546A" w:themeColor="text2"/>
          <w:sz w:val="18"/>
          <w:szCs w:val="18"/>
        </w:rPr>
        <w:fldChar w:fldCharType="separate"/>
      </w:r>
      <w:r w:rsidRPr="00AF0AB8">
        <w:rPr>
          <w:i/>
          <w:iCs/>
          <w:noProof/>
          <w:color w:val="44546A" w:themeColor="text2"/>
          <w:sz w:val="18"/>
          <w:szCs w:val="18"/>
        </w:rPr>
        <w:t>1</w:t>
      </w:r>
      <w:r w:rsidRPr="00AF0AB8">
        <w:rPr>
          <w:i/>
          <w:iCs/>
          <w:color w:val="44546A" w:themeColor="text2"/>
          <w:sz w:val="18"/>
          <w:szCs w:val="18"/>
        </w:rPr>
        <w:fldChar w:fldCharType="end"/>
      </w:r>
      <w:r w:rsidRPr="00AF0AB8">
        <w:rPr>
          <w:i/>
          <w:iCs/>
          <w:color w:val="44546A" w:themeColor="text2"/>
          <w:sz w:val="18"/>
          <w:szCs w:val="18"/>
        </w:rPr>
        <w:t xml:space="preserve">. List of symptoms for Pre-test 1. </w:t>
      </w:r>
    </w:p>
    <w:tbl>
      <w:tblPr>
        <w:tblStyle w:val="TableGrid"/>
        <w:tblW w:w="9256" w:type="dxa"/>
        <w:tblLook w:val="04A0" w:firstRow="1" w:lastRow="0" w:firstColumn="1" w:lastColumn="0" w:noHBand="0" w:noVBand="1"/>
      </w:tblPr>
      <w:tblGrid>
        <w:gridCol w:w="4627"/>
        <w:gridCol w:w="4629"/>
      </w:tblGrid>
      <w:tr w:rsidR="002B0FDF" w:rsidRPr="00AF0AB8" w:rsidTr="00F64F7C">
        <w:trPr>
          <w:trHeight w:val="269"/>
        </w:trPr>
        <w:tc>
          <w:tcPr>
            <w:tcW w:w="9256" w:type="dxa"/>
            <w:gridSpan w:val="2"/>
            <w:shd w:val="clear" w:color="auto" w:fill="767171" w:themeFill="background2" w:themeFillShade="80"/>
          </w:tcPr>
          <w:p w:rsidR="002B0FDF" w:rsidRPr="00AF0AB8" w:rsidRDefault="002B0FDF" w:rsidP="00DA2D41">
            <w:pPr>
              <w:keepNext/>
              <w:jc w:val="center"/>
              <w:rPr>
                <w:b/>
                <w:iCs/>
                <w:sz w:val="28"/>
                <w:szCs w:val="28"/>
              </w:rPr>
            </w:pPr>
            <w:r w:rsidRPr="00AF0AB8">
              <w:rPr>
                <w:b/>
                <w:iCs/>
                <w:color w:val="FFFFFF" w:themeColor="background1"/>
                <w:sz w:val="28"/>
                <w:szCs w:val="28"/>
              </w:rPr>
              <w:t>LIST OF SYMPTOMS FOR PRE-TEST 1</w:t>
            </w:r>
          </w:p>
        </w:tc>
      </w:tr>
      <w:tr w:rsidR="002B0FDF" w:rsidRPr="00AF0AB8" w:rsidTr="00F64F7C">
        <w:trPr>
          <w:trHeight w:val="1484"/>
        </w:trPr>
        <w:tc>
          <w:tcPr>
            <w:tcW w:w="4627" w:type="dxa"/>
          </w:tcPr>
          <w:p w:rsidR="002B0FDF" w:rsidRPr="00AF0AB8" w:rsidRDefault="002B0FDF" w:rsidP="00DA2D41">
            <w:pPr>
              <w:keepNext/>
              <w:jc w:val="both"/>
              <w:rPr>
                <w:b/>
                <w:iCs/>
              </w:rPr>
            </w:pPr>
            <w:r w:rsidRPr="00AF0AB8">
              <w:rPr>
                <w:b/>
                <w:iCs/>
              </w:rPr>
              <w:t>Symptoms selected for the experiment</w:t>
            </w:r>
          </w:p>
        </w:tc>
        <w:tc>
          <w:tcPr>
            <w:tcW w:w="4628" w:type="dxa"/>
          </w:tcPr>
          <w:p w:rsidR="002B0FDF" w:rsidRPr="00AF0AB8" w:rsidRDefault="002B0FDF" w:rsidP="00DA2D41">
            <w:pPr>
              <w:keepNext/>
              <w:spacing w:after="200"/>
              <w:jc w:val="both"/>
              <w:rPr>
                <w:iCs/>
              </w:rPr>
            </w:pPr>
            <w:r w:rsidRPr="00AF0AB8">
              <w:rPr>
                <w:iCs/>
              </w:rPr>
              <w:t>crying, shivering, chills, swelling, cough, nausea, vomiting, diarrhoea, headache, earache, wheezing, abdominal pain, muscle ache, loss of appetite, soreness, hoarseness, itchy eyes, toothache, light-headedness, dry mouth, weight loss, anxiety, insomnia, bleeding.</w:t>
            </w:r>
          </w:p>
        </w:tc>
      </w:tr>
      <w:tr w:rsidR="002B0FDF" w:rsidRPr="00AF0AB8" w:rsidTr="00F64F7C">
        <w:trPr>
          <w:trHeight w:val="428"/>
        </w:trPr>
        <w:tc>
          <w:tcPr>
            <w:tcW w:w="4627" w:type="dxa"/>
          </w:tcPr>
          <w:p w:rsidR="002B0FDF" w:rsidRPr="00AF0AB8" w:rsidRDefault="002B0FDF" w:rsidP="00DA2D41">
            <w:pPr>
              <w:keepNext/>
              <w:jc w:val="both"/>
              <w:rPr>
                <w:b/>
                <w:iCs/>
              </w:rPr>
            </w:pPr>
            <w:r w:rsidRPr="00AF0AB8">
              <w:rPr>
                <w:b/>
                <w:iCs/>
              </w:rPr>
              <w:t>Symptoms selected for the practice</w:t>
            </w:r>
          </w:p>
          <w:p w:rsidR="002B0FDF" w:rsidRPr="00AF0AB8" w:rsidRDefault="002B0FDF" w:rsidP="00DA2D41">
            <w:pPr>
              <w:keepNext/>
              <w:jc w:val="both"/>
              <w:rPr>
                <w:b/>
                <w:iCs/>
              </w:rPr>
            </w:pPr>
          </w:p>
        </w:tc>
        <w:tc>
          <w:tcPr>
            <w:tcW w:w="4628" w:type="dxa"/>
          </w:tcPr>
          <w:p w:rsidR="002B0FDF" w:rsidRPr="00AF0AB8" w:rsidRDefault="002B0FDF" w:rsidP="00DA2D41">
            <w:pPr>
              <w:keepNext/>
              <w:spacing w:after="200"/>
              <w:jc w:val="both"/>
              <w:rPr>
                <w:iCs/>
              </w:rPr>
            </w:pPr>
            <w:r w:rsidRPr="00AF0AB8">
              <w:rPr>
                <w:iCs/>
              </w:rPr>
              <w:t>irritability, fever, rash, sneezing, dizziness</w:t>
            </w:r>
          </w:p>
        </w:tc>
      </w:tr>
      <w:tr w:rsidR="002B0FDF" w:rsidRPr="00AF0AB8" w:rsidTr="00F64F7C">
        <w:trPr>
          <w:trHeight w:val="1693"/>
        </w:trPr>
        <w:tc>
          <w:tcPr>
            <w:tcW w:w="4627" w:type="dxa"/>
          </w:tcPr>
          <w:p w:rsidR="002B0FDF" w:rsidRPr="00AF0AB8" w:rsidRDefault="002B0FDF" w:rsidP="00DA2D41">
            <w:pPr>
              <w:keepNext/>
              <w:jc w:val="both"/>
              <w:rPr>
                <w:b/>
                <w:iCs/>
              </w:rPr>
            </w:pPr>
            <w:r w:rsidRPr="00AF0AB8">
              <w:rPr>
                <w:b/>
                <w:iCs/>
              </w:rPr>
              <w:t>Remaining symptoms</w:t>
            </w:r>
          </w:p>
        </w:tc>
        <w:tc>
          <w:tcPr>
            <w:tcW w:w="4628" w:type="dxa"/>
          </w:tcPr>
          <w:p w:rsidR="002B0FDF" w:rsidRPr="00AF0AB8" w:rsidRDefault="002B0FDF" w:rsidP="00DA2D41">
            <w:pPr>
              <w:keepNext/>
              <w:spacing w:after="200"/>
              <w:jc w:val="both"/>
              <w:rPr>
                <w:iCs/>
              </w:rPr>
            </w:pPr>
            <w:r w:rsidRPr="00AF0AB8">
              <w:rPr>
                <w:iCs/>
              </w:rPr>
              <w:t>fatigue, heart palpitations, joint pain, blood in urine, stomach inflammation, tenderness, redness, itching, lump, nasal congestion, seizure, paraesthesia, blindness, blurred vision, double vision, weight gain, chest pain, convulsion, depression, hallucination, paranoia, tics, arrhythmia, pneumonia, deafness</w:t>
            </w:r>
          </w:p>
        </w:tc>
      </w:tr>
    </w:tbl>
    <w:p w:rsidR="00F64F7C" w:rsidRDefault="00F64F7C" w:rsidP="002B0FDF">
      <w:pPr>
        <w:pStyle w:val="Heading2"/>
        <w:rPr>
          <w:lang w:val="en-US"/>
        </w:rPr>
      </w:pPr>
    </w:p>
    <w:p w:rsidR="002B0FDF" w:rsidRPr="00AF0AB8" w:rsidRDefault="002B0FDF" w:rsidP="002B0FDF">
      <w:pPr>
        <w:pStyle w:val="Heading2"/>
        <w:rPr>
          <w:rFonts w:eastAsia="Times New Roman"/>
          <w:lang w:val="en-US"/>
        </w:rPr>
      </w:pPr>
      <w:r w:rsidRPr="00AF0AB8">
        <w:rPr>
          <w:lang w:val="en-US"/>
        </w:rPr>
        <w:t>3.- RESULTS</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 xml:space="preserve">For the election of symptoms, two criteria were followed. The first criterion was that the symptoms were highly familiar to the participants, which was operationalized as “symptoms with an average familiarity rating greater than 4.5”. The second criterion tried to ensure large variability in severity ratings and was operationalized as “symptoms with average standard deviation in severity ratings greater than 1.3”. The application of these two criteria left 31 symptoms. From these, 3 (redness, weight gain and itching) were eliminated to prevent confusions with other symptoms included in the list (rash, weight loss and itchy eyes) and one (depression) was eliminated given the fact that it is highly unlikely that a 1 year old, who was part of the experimental manipulation, might have depression. This left a total of 27 symptoms. As we needed to have some symptoms for the participants to practice with the </w:t>
      </w:r>
      <w:r w:rsidRPr="00AF0AB8">
        <w:rPr>
          <w:rFonts w:ascii="Calibri" w:eastAsia="Times New Roman" w:hAnsi="Calibri" w:cs="Times New Roman"/>
          <w:sz w:val="24"/>
          <w:szCs w:val="24"/>
          <w:lang w:val="en-US"/>
        </w:rPr>
        <w:lastRenderedPageBreak/>
        <w:t xml:space="preserve">experimental procedure, 3 symptoms were randomly selected from the remaining symptoms (dizziness, irritability and rash) and 2 other symptoms (fever and sneezing) were selected from the previously excluded symptoms (both with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vertAlign w:val="subscript"/>
          <w:lang w:val="en-US"/>
        </w:rPr>
        <w:t>familiarity</w:t>
      </w:r>
      <w:r w:rsidRPr="00AF0AB8">
        <w:rPr>
          <w:rFonts w:ascii="Calibri" w:eastAsia="Times New Roman" w:hAnsi="Calibri" w:cs="Times New Roman"/>
          <w:sz w:val="24"/>
          <w:szCs w:val="24"/>
          <w:lang w:val="en-US"/>
        </w:rPr>
        <w:t xml:space="preserve">&gt;4.5 and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vertAlign w:val="subscript"/>
          <w:lang w:val="en-US"/>
        </w:rPr>
        <w:t>severity</w:t>
      </w:r>
      <w:r w:rsidRPr="00AF0AB8">
        <w:rPr>
          <w:rFonts w:ascii="Calibri" w:eastAsia="Times New Roman" w:hAnsi="Calibri" w:cs="Times New Roman"/>
          <w:sz w:val="24"/>
          <w:szCs w:val="24"/>
          <w:lang w:val="en-US"/>
        </w:rPr>
        <w:t xml:space="preserve">&gt;1.2). See table 1 above. </w:t>
      </w:r>
    </w:p>
    <w:p w:rsidR="002B0FDF" w:rsidRPr="00AF0AB8" w:rsidRDefault="002B0FDF" w:rsidP="002B0FDF">
      <w:pPr>
        <w:pStyle w:val="Heading2"/>
        <w:rPr>
          <w:rFonts w:eastAsia="Times New Roman"/>
          <w:lang w:val="en-US"/>
        </w:rPr>
      </w:pPr>
      <w:r w:rsidRPr="00AF0AB8">
        <w:rPr>
          <w:lang w:val="en-US"/>
        </w:rPr>
        <w:t>4.- DISCUSSION</w:t>
      </w:r>
    </w:p>
    <w:p w:rsidR="002B0FDF"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b/>
          <w:sz w:val="24"/>
          <w:szCs w:val="24"/>
          <w:lang w:val="en-US"/>
        </w:rPr>
        <w:tab/>
      </w:r>
      <w:r w:rsidRPr="00AF0AB8">
        <w:rPr>
          <w:rFonts w:ascii="Calibri" w:eastAsia="Times New Roman" w:hAnsi="Calibri" w:cs="Times New Roman"/>
          <w:sz w:val="24"/>
          <w:szCs w:val="24"/>
          <w:lang w:val="en-US"/>
        </w:rPr>
        <w:t xml:space="preserve">The pre-test was successful in allowing the selection of a large enough list of suitable symptoms for the practice and the experiment. </w:t>
      </w:r>
    </w:p>
    <w:p w:rsidR="00A8550E" w:rsidRDefault="00A8550E" w:rsidP="00A8550E">
      <w:pPr>
        <w:pStyle w:val="Heading1"/>
        <w:rPr>
          <w:rFonts w:eastAsia="Times New Roman"/>
          <w:lang w:val="en-US"/>
        </w:rPr>
      </w:pPr>
      <w:r>
        <w:rPr>
          <w:rFonts w:eastAsia="Times New Roman"/>
          <w:lang w:val="en-US"/>
        </w:rPr>
        <w:t>B: R SCRIPT FOR PRETEST 1</w:t>
      </w:r>
    </w:p>
    <w:p w:rsidR="00A8550E" w:rsidRDefault="00A8550E" w:rsidP="00A8550E">
      <w:pPr>
        <w:pStyle w:val="Author"/>
      </w:pPr>
      <w:r>
        <w:t>Angel V. Jimenez</w:t>
      </w:r>
    </w:p>
    <w:p w:rsidR="00A8550E" w:rsidRDefault="00A8550E" w:rsidP="00A8550E">
      <w:pPr>
        <w:pStyle w:val="Date"/>
      </w:pPr>
      <w:r>
        <w:t>13 April 2018</w:t>
      </w:r>
    </w:p>
    <w:p w:rsidR="00A8550E" w:rsidRDefault="00A8550E" w:rsidP="00A8550E">
      <w:pPr>
        <w:pStyle w:val="SourceCode"/>
      </w:pPr>
      <w:r>
        <w:rPr>
          <w:rStyle w:val="CommentTok"/>
        </w:rPr>
        <w:t>#Open Dataset</w:t>
      </w:r>
      <w:r>
        <w:br/>
      </w:r>
      <w:r>
        <w:rPr>
          <w:rStyle w:val="NormalTok"/>
        </w:rPr>
        <w:t>pretest1&lt;-</w:t>
      </w:r>
      <w:r>
        <w:rPr>
          <w:rStyle w:val="KeywordTok"/>
        </w:rPr>
        <w:t>read.csv</w:t>
      </w:r>
      <w:r>
        <w:rPr>
          <w:rStyle w:val="NormalTok"/>
        </w:rPr>
        <w:t>(</w:t>
      </w:r>
      <w:r>
        <w:rPr>
          <w:rStyle w:val="StringTok"/>
        </w:rPr>
        <w:t>"C://Pretest1_dataset.csv"</w:t>
      </w:r>
      <w:r>
        <w:rPr>
          <w:rStyle w:val="NormalTok"/>
        </w:rPr>
        <w:t xml:space="preserve">) </w:t>
      </w:r>
      <w:r>
        <w:rPr>
          <w:rStyle w:val="CommentTok"/>
        </w:rPr>
        <w:t>#Dataset after eliminating duplicates, self-reported non-native</w:t>
      </w:r>
      <w:r>
        <w:br/>
      </w:r>
      <w:r>
        <w:rPr>
          <w:rStyle w:val="CommentTok"/>
        </w:rPr>
        <w:t># English speakers and suspicious self-reported native English speakers</w:t>
      </w:r>
      <w:r>
        <w:br/>
      </w:r>
      <w:r>
        <w:rPr>
          <w:rStyle w:val="KeywordTok"/>
        </w:rPr>
        <w:t>str</w:t>
      </w:r>
      <w:r>
        <w:rPr>
          <w:rStyle w:val="NormalTok"/>
        </w:rPr>
        <w:t>(pretest1)</w:t>
      </w:r>
    </w:p>
    <w:p w:rsidR="00A8550E" w:rsidRDefault="00A8550E" w:rsidP="00A8550E">
      <w:pPr>
        <w:pStyle w:val="SourceCode"/>
      </w:pPr>
      <w:r>
        <w:rPr>
          <w:rStyle w:val="VerbatimChar"/>
        </w:rPr>
        <w:t>## 'data.frame':    58 obs. of  123 variables:</w:t>
      </w:r>
      <w:r>
        <w:br/>
      </w:r>
      <w:r>
        <w:rPr>
          <w:rStyle w:val="VerbatimChar"/>
        </w:rPr>
        <w:t>##  $ Answer              : int  1 2 3 6 7 8 9 10 12 13 ...</w:t>
      </w:r>
      <w:r>
        <w:br/>
      </w:r>
      <w:r>
        <w:rPr>
          <w:rStyle w:val="VerbatimChar"/>
        </w:rPr>
        <w:t>##  $ Record_date         : Factor w/ 57 levels "Jun 26, 2016 6:41 PM ",..: 1 2 3 4 5 6 7 8 9 10 ...</w:t>
      </w:r>
      <w:r>
        <w:br/>
      </w:r>
      <w:r>
        <w:rPr>
          <w:rStyle w:val="VerbatimChar"/>
        </w:rPr>
        <w:t>##  $ Progress            : int  100 100 100 100 100 100 100 100 100 100 ...</w:t>
      </w:r>
      <w:r>
        <w:br/>
      </w:r>
      <w:r>
        <w:rPr>
          <w:rStyle w:val="VerbatimChar"/>
        </w:rPr>
        <w:t>##  $ Nationality         : Factor w/ 22 levels "\"23\"","\"America\"",..: 11 9 7 22 11 11 7 8 7 11 ...</w:t>
      </w:r>
      <w:r>
        <w:br/>
      </w:r>
      <w:r>
        <w:rPr>
          <w:rStyle w:val="VerbatimChar"/>
        </w:rPr>
        <w:t>##  $ Crowdflower_ID      : Factor w/ 58 levels "ID_1","ID_11",..: 1 5 13 26 35 46 57 58 2 3 ...</w:t>
      </w:r>
      <w:r>
        <w:br/>
      </w:r>
      <w:r>
        <w:rPr>
          <w:rStyle w:val="VerbatimChar"/>
        </w:rPr>
        <w:t>##  $ IP_Address          : Factor w/ 58 levels "IP_1","IP_11",..: 1 5 14 26 37 47 57 58 2 3 ...</w:t>
      </w:r>
      <w:r>
        <w:br/>
      </w:r>
      <w:r>
        <w:rPr>
          <w:rStyle w:val="VerbatimChar"/>
        </w:rPr>
        <w:t>##  $ Duration_S          : int  230 209 404 250 263 356 193 228 216 150 ...</w:t>
      </w:r>
      <w:r>
        <w:br/>
      </w:r>
      <w:r>
        <w:rPr>
          <w:rStyle w:val="VerbatimChar"/>
        </w:rPr>
        <w:t>##  $ Duration            : Factor w/ 55 levels "00:02:30","00:02:44",..: 15 9 42 19 21 37 3 14 12 1 ...</w:t>
      </w:r>
      <w:r>
        <w:br/>
      </w:r>
      <w:r>
        <w:rPr>
          <w:rStyle w:val="VerbatimChar"/>
        </w:rPr>
        <w:t>##  $ S_Irritability      : int  1 1 3 4 1 4 1 2 3 2 ...</w:t>
      </w:r>
      <w:r>
        <w:br/>
      </w:r>
      <w:r>
        <w:rPr>
          <w:rStyle w:val="VerbatimChar"/>
        </w:rPr>
        <w:t>##  $ S_Crying            : int  4 1 4 3 1 5 1 5 2 2 ...</w:t>
      </w:r>
      <w:r>
        <w:br/>
      </w:r>
      <w:r>
        <w:rPr>
          <w:rStyle w:val="VerbatimChar"/>
        </w:rPr>
        <w:t>##  $ S_Fever             : int  6 1 6 5 4 7 3 6 5 6 ...</w:t>
      </w:r>
      <w:r>
        <w:br/>
      </w:r>
      <w:r>
        <w:rPr>
          <w:rStyle w:val="VerbatimChar"/>
        </w:rPr>
        <w:t>##  $ S_Rash              : int  6 1 5 4 4 3 2 6 2 5 ...</w:t>
      </w:r>
      <w:r>
        <w:br/>
      </w:r>
      <w:r>
        <w:rPr>
          <w:rStyle w:val="VerbatimChar"/>
        </w:rPr>
        <w:t>##  $ S_Shivering         : int  6 1 4 5 5 5 2 5 4 4 ...</w:t>
      </w:r>
      <w:r>
        <w:br/>
      </w:r>
      <w:r>
        <w:rPr>
          <w:rStyle w:val="VerbatimChar"/>
        </w:rPr>
        <w:t>##  $ S_Rash.1            : int  6 1 5 4 4 3 2 6 2 5 ...</w:t>
      </w:r>
      <w:r>
        <w:br/>
      </w:r>
      <w:r>
        <w:rPr>
          <w:rStyle w:val="VerbatimChar"/>
        </w:rPr>
        <w:t>##  $ S_Chills            : int  6 1 5 5 4 5 3 5 3 4 ...</w:t>
      </w:r>
      <w:r>
        <w:br/>
      </w:r>
      <w:r>
        <w:rPr>
          <w:rStyle w:val="VerbatimChar"/>
        </w:rPr>
        <w:t>##  $ S_Swelling          : int  6 1 6 6 6 4 3 5 4 5 ...</w:t>
      </w:r>
      <w:r>
        <w:br/>
      </w:r>
      <w:r>
        <w:rPr>
          <w:rStyle w:val="VerbatimChar"/>
        </w:rPr>
        <w:t>##  $ S_Cough             : int  4 1 5 4 4 4 2 4 2 5 ...</w:t>
      </w:r>
      <w:r>
        <w:br/>
      </w:r>
      <w:r>
        <w:rPr>
          <w:rStyle w:val="VerbatimChar"/>
        </w:rPr>
        <w:t>##  $ S_Nausea            : int  5 1 6 6 5 4 2 4 3 5 ...</w:t>
      </w:r>
      <w:r>
        <w:br/>
      </w:r>
      <w:r>
        <w:rPr>
          <w:rStyle w:val="VerbatimChar"/>
        </w:rPr>
        <w:t>##  $ S_sneezing          : int  2 1 3 4 2 1 2 2 1 2 ...</w:t>
      </w:r>
      <w:r>
        <w:br/>
      </w:r>
      <w:r>
        <w:rPr>
          <w:rStyle w:val="VerbatimChar"/>
        </w:rPr>
        <w:t>##  $ S_Fatigue           : int  5 2 4 6 2 3 3 4 3 5 ...</w:t>
      </w:r>
      <w:r>
        <w:br/>
      </w:r>
      <w:r>
        <w:rPr>
          <w:rStyle w:val="VerbatimChar"/>
        </w:rPr>
        <w:t>##  $ S_Vomiting          : int  6 1 6 7 6 6 3 5 6 6 ...</w:t>
      </w:r>
      <w:r>
        <w:br/>
      </w:r>
      <w:r>
        <w:rPr>
          <w:rStyle w:val="VerbatimChar"/>
        </w:rPr>
        <w:t>##  $ S_Diarrhea          : int  6 1 6 7 6 5 2 5 7 6 ...</w:t>
      </w:r>
      <w:r>
        <w:br/>
      </w:r>
      <w:r>
        <w:rPr>
          <w:rStyle w:val="VerbatimChar"/>
        </w:rPr>
        <w:t>##  $ S_Headache          : int  6 1 4 4 5 4 2 5 4 5 ...</w:t>
      </w:r>
      <w:r>
        <w:br/>
      </w:r>
      <w:r>
        <w:rPr>
          <w:rStyle w:val="VerbatimChar"/>
        </w:rPr>
        <w:t>##  $ S_Dizziness         : int  6 1 6 6 6 6 3 5 5 5 ...</w:t>
      </w:r>
      <w:r>
        <w:br/>
      </w:r>
      <w:r>
        <w:rPr>
          <w:rStyle w:val="VerbatimChar"/>
        </w:rPr>
        <w:t>##  $ S_Palpitations      : int  7 1 7 7 6 7 4 7 7 7 ...</w:t>
      </w:r>
      <w:r>
        <w:br/>
      </w:r>
      <w:r>
        <w:rPr>
          <w:rStyle w:val="VerbatimChar"/>
        </w:rPr>
        <w:t>##  $ S_Earache           : int  3 1 4 5 5 4 4 4 2 5 ...</w:t>
      </w:r>
      <w:r>
        <w:br/>
      </w:r>
      <w:r>
        <w:rPr>
          <w:rStyle w:val="VerbatimChar"/>
        </w:rPr>
        <w:t>##  $ S_JointPain         : int  4 1 4 6 4 4 4 4 3 4 ...</w:t>
      </w:r>
      <w:r>
        <w:br/>
      </w:r>
      <w:r>
        <w:rPr>
          <w:rStyle w:val="VerbatimChar"/>
        </w:rPr>
        <w:t>##  $ S_Wheezing          : int  6 1 5 6 5 7 3 5 4 4 ...</w:t>
      </w:r>
      <w:r>
        <w:br/>
      </w:r>
      <w:r>
        <w:rPr>
          <w:rStyle w:val="VerbatimChar"/>
        </w:rPr>
        <w:t>##  $ S_AbdominalPain     : int  6 1 5 6 6 6 4 5 6 5 ...</w:t>
      </w:r>
      <w:r>
        <w:br/>
      </w:r>
      <w:r>
        <w:rPr>
          <w:rStyle w:val="VerbatimChar"/>
        </w:rPr>
        <w:t>##  $ S_BloodInUrine      : int  7 1 7 7 7 7 5 7 7 7 ...</w:t>
      </w:r>
      <w:r>
        <w:br/>
      </w:r>
      <w:r>
        <w:rPr>
          <w:rStyle w:val="VerbatimChar"/>
        </w:rPr>
        <w:t>##  $ S_StomachInflmation : int  6 1 6 6 6 7 4 6 6 6 ...</w:t>
      </w:r>
      <w:r>
        <w:br/>
      </w:r>
      <w:r>
        <w:rPr>
          <w:rStyle w:val="VerbatimChar"/>
        </w:rPr>
        <w:t>##  $ S_Pneumonia         : int  7 1 7 7 7 7 6 7 7 7 ...</w:t>
      </w:r>
      <w:r>
        <w:br/>
      </w:r>
      <w:r>
        <w:rPr>
          <w:rStyle w:val="VerbatimChar"/>
        </w:rPr>
        <w:lastRenderedPageBreak/>
        <w:t>##  $ S_Tenderness        : int  3 1 4 3 5 3 4 5 2 3 ...</w:t>
      </w:r>
      <w:r>
        <w:br/>
      </w:r>
      <w:r>
        <w:rPr>
          <w:rStyle w:val="VerbatimChar"/>
        </w:rPr>
        <w:t>##  $ S_Redness           : int  4 1 3 4 3 4 2 4 1 3 ...</w:t>
      </w:r>
      <w:r>
        <w:br/>
      </w:r>
      <w:r>
        <w:rPr>
          <w:rStyle w:val="VerbatimChar"/>
        </w:rPr>
        <w:t>##  $ S_Itching           : int  4 2 5 4 3 4 3 4 1 3 ...</w:t>
      </w:r>
      <w:r>
        <w:br/>
      </w:r>
      <w:r>
        <w:rPr>
          <w:rStyle w:val="VerbatimChar"/>
        </w:rPr>
        <w:t>##  $ S_Lump              : int  7 1 6 5 5 4 4 7 6 5 ...</w:t>
      </w:r>
      <w:r>
        <w:br/>
      </w:r>
      <w:r>
        <w:rPr>
          <w:rStyle w:val="VerbatimChar"/>
        </w:rPr>
        <w:t>##  $ S_MuscleAche        : int  7 1 4 2 4 2 3 4 3 5 ...</w:t>
      </w:r>
      <w:r>
        <w:br/>
      </w:r>
      <w:r>
        <w:rPr>
          <w:rStyle w:val="VerbatimChar"/>
        </w:rPr>
        <w:t>##  $ S_LossofAppetite    : int  5 1 6 4 4 5 1 5 4 4 ...</w:t>
      </w:r>
      <w:r>
        <w:br/>
      </w:r>
      <w:r>
        <w:rPr>
          <w:rStyle w:val="VerbatimChar"/>
        </w:rPr>
        <w:t>##  $ S_Soreness          : int  6 1 2 2 4 4 2 5 2 4 ...</w:t>
      </w:r>
      <w:r>
        <w:br/>
      </w:r>
      <w:r>
        <w:rPr>
          <w:rStyle w:val="VerbatimChar"/>
        </w:rPr>
        <w:t>##  $ S_Hoarseness        : int  3 1 4 3 3 6 2 3 2 4 ...</w:t>
      </w:r>
      <w:r>
        <w:br/>
      </w:r>
      <w:r>
        <w:rPr>
          <w:rStyle w:val="VerbatimChar"/>
        </w:rPr>
        <w:t>##  $ S_ItchyEyes         : int  3 1 2 3 2 2 2 4 2 4 ...</w:t>
      </w:r>
      <w:r>
        <w:br/>
      </w:r>
      <w:r>
        <w:rPr>
          <w:rStyle w:val="VerbatimChar"/>
        </w:rPr>
        <w:t>##  $ S_NasalCongestion   : int  3 1 4 2 2 4 2 4 3 4 ...</w:t>
      </w:r>
      <w:r>
        <w:br/>
      </w:r>
      <w:r>
        <w:rPr>
          <w:rStyle w:val="VerbatimChar"/>
        </w:rPr>
        <w:t>##  $ S_Seizure           : int  7 1 7 7 7 7 6 7 7 7 ...</w:t>
      </w:r>
      <w:r>
        <w:br/>
      </w:r>
      <w:r>
        <w:rPr>
          <w:rStyle w:val="VerbatimChar"/>
        </w:rPr>
        <w:t>##  $ S_Deafness          : int  2 1 5 7 5 7 5 4 4 6 ...</w:t>
      </w:r>
      <w:r>
        <w:br/>
      </w:r>
      <w:r>
        <w:rPr>
          <w:rStyle w:val="VerbatimChar"/>
        </w:rPr>
        <w:t>##  $ S_Toothache         : int  2 1 4 6 5 5 5 4 3 5 ...</w:t>
      </w:r>
      <w:r>
        <w:br/>
      </w:r>
      <w:r>
        <w:rPr>
          <w:rStyle w:val="VerbatimChar"/>
        </w:rPr>
        <w:t>##  $ S_Paresthesia       : int  6 1 7 4 7 5 4 5 3 6 ...</w:t>
      </w:r>
      <w:r>
        <w:br/>
      </w:r>
      <w:r>
        <w:rPr>
          <w:rStyle w:val="VerbatimChar"/>
        </w:rPr>
        <w:t>##  $ S_Light.headed      : int  6 1 4 6 4 5 2 5 3 5 ...</w:t>
      </w:r>
      <w:r>
        <w:br/>
      </w:r>
      <w:r>
        <w:rPr>
          <w:rStyle w:val="VerbatimChar"/>
        </w:rPr>
        <w:t>##  $ S_DryMouth          : int  4 1 3 3 3 2 1 4 3 3 ...</w:t>
      </w:r>
      <w:r>
        <w:br/>
      </w:r>
      <w:r>
        <w:rPr>
          <w:rStyle w:val="VerbatimChar"/>
        </w:rPr>
        <w:t>##  $ S_Blindness         : int  7 1 6 7 7 7 6 7 7 7 ...</w:t>
      </w:r>
      <w:r>
        <w:br/>
      </w:r>
      <w:r>
        <w:rPr>
          <w:rStyle w:val="VerbatimChar"/>
        </w:rPr>
        <w:t>##  $ S_BlurredVision     : int  5 1 5 6 4 7 3 7 5 6 ...</w:t>
      </w:r>
      <w:r>
        <w:br/>
      </w:r>
      <w:r>
        <w:rPr>
          <w:rStyle w:val="VerbatimChar"/>
        </w:rPr>
        <w:t>##  $ S_DoubleVision      : int  5 1 5 6 5 7 3 7 5 6 ...</w:t>
      </w:r>
      <w:r>
        <w:br/>
      </w:r>
      <w:r>
        <w:rPr>
          <w:rStyle w:val="VerbatimChar"/>
        </w:rPr>
        <w:t>##  $ S_Weightloss        : int  4 1 6 7 4 3 1 6 6 4 ...</w:t>
      </w:r>
      <w:r>
        <w:br/>
      </w:r>
      <w:r>
        <w:rPr>
          <w:rStyle w:val="VerbatimChar"/>
        </w:rPr>
        <w:t>##  $ S_WeightGain        : int  4 1 4 6 4 4 1 6 3 4 ...</w:t>
      </w:r>
      <w:r>
        <w:br/>
      </w:r>
      <w:r>
        <w:rPr>
          <w:rStyle w:val="VerbatimChar"/>
        </w:rPr>
        <w:t>##  $ S_ChestPain         : int  7 1 7 7 6 7 3 7 7 6 ...</w:t>
      </w:r>
      <w:r>
        <w:br/>
      </w:r>
      <w:r>
        <w:rPr>
          <w:rStyle w:val="VerbatimChar"/>
        </w:rPr>
        <w:t>##  $ S_Convulsions       : int  7 1 7 7 7 7 2 7 7 6 ...</w:t>
      </w:r>
      <w:r>
        <w:br/>
      </w:r>
      <w:r>
        <w:rPr>
          <w:rStyle w:val="VerbatimChar"/>
        </w:rPr>
        <w:t>##  $ S_Bleeding          : int  7 1 5 5 6 6 5 7 6 4 ...</w:t>
      </w:r>
      <w:r>
        <w:br/>
      </w:r>
      <w:r>
        <w:rPr>
          <w:rStyle w:val="VerbatimChar"/>
        </w:rPr>
        <w:t>##  $ S_Anxiety           : int  5 1 6 4 1 6 1 3 4 4 ...</w:t>
      </w:r>
      <w:r>
        <w:br/>
      </w:r>
      <w:r>
        <w:rPr>
          <w:rStyle w:val="VerbatimChar"/>
        </w:rPr>
        <w:t>##  $ S_Depression        : int  5 1 6 4 2 7 1 3 4 5 ...</w:t>
      </w:r>
      <w:r>
        <w:br/>
      </w:r>
      <w:r>
        <w:rPr>
          <w:rStyle w:val="VerbatimChar"/>
        </w:rPr>
        <w:t>##  $ S_Hallucinations    : int  7 1 7 7 6 7 3 6 6 6 ...</w:t>
      </w:r>
      <w:r>
        <w:br/>
      </w:r>
      <w:r>
        <w:rPr>
          <w:rStyle w:val="VerbatimChar"/>
        </w:rPr>
        <w:t>##  $ S_Insomnia          : int  6 1 4 5 2 6 1 4 5 5 ...</w:t>
      </w:r>
      <w:r>
        <w:br/>
      </w:r>
      <w:r>
        <w:rPr>
          <w:rStyle w:val="VerbatimChar"/>
        </w:rPr>
        <w:t>##  $ S_Paranoia          : int  7 1 6 6 5 7 2 5 5 6 ...</w:t>
      </w:r>
      <w:r>
        <w:br/>
      </w:r>
      <w:r>
        <w:rPr>
          <w:rStyle w:val="VerbatimChar"/>
        </w:rPr>
        <w:t>##  $ S_Tics              : int  4 1 3 3 4 5 2 4 5 4 ...</w:t>
      </w:r>
      <w:r>
        <w:br/>
      </w:r>
      <w:r>
        <w:rPr>
          <w:rStyle w:val="VerbatimChar"/>
        </w:rPr>
        <w:t>##  $ S_Arrythimia        : int  7 1 5 7 5 7 4 7 5 6 ...</w:t>
      </w:r>
      <w:r>
        <w:br/>
      </w:r>
      <w:r>
        <w:rPr>
          <w:rStyle w:val="VerbatimChar"/>
        </w:rPr>
        <w:t>##  $ F_Irritability      : int  1 7 5 6 7 7 7 6 7 4 ...</w:t>
      </w:r>
      <w:r>
        <w:br/>
      </w:r>
      <w:r>
        <w:rPr>
          <w:rStyle w:val="VerbatimChar"/>
        </w:rPr>
        <w:t>##  $ F_Crying            : int  1 7 7 7 7 7 7 6 7 4 ...</w:t>
      </w:r>
      <w:r>
        <w:br/>
      </w:r>
      <w:r>
        <w:rPr>
          <w:rStyle w:val="VerbatimChar"/>
        </w:rPr>
        <w:t>##  $ F_Fever             : int  5 7 4 6 7 3 7 5 7 4 ...</w:t>
      </w:r>
      <w:r>
        <w:br/>
      </w:r>
      <w:r>
        <w:rPr>
          <w:rStyle w:val="VerbatimChar"/>
        </w:rPr>
        <w:t>##  $ F_Rash              : int  1 7 4 5 7 4 7 5 7 4 ...</w:t>
      </w:r>
      <w:r>
        <w:br/>
      </w:r>
      <w:r>
        <w:rPr>
          <w:rStyle w:val="VerbatimChar"/>
        </w:rPr>
        <w:t>##  $ F_Shivering         : int  5 7 5 6 7 4 7 6 6 4 ...</w:t>
      </w:r>
      <w:r>
        <w:br/>
      </w:r>
      <w:r>
        <w:rPr>
          <w:rStyle w:val="VerbatimChar"/>
        </w:rPr>
        <w:t>##  $ F_Rash.1            : int  1 7 4 5 7 4 7 5 7 4 ...</w:t>
      </w:r>
      <w:r>
        <w:br/>
      </w:r>
      <w:r>
        <w:rPr>
          <w:rStyle w:val="VerbatimChar"/>
        </w:rPr>
        <w:t>##  $ F_Chills            : int  1 7 5 5 7 4 7 6 5 4 ...</w:t>
      </w:r>
      <w:r>
        <w:br/>
      </w:r>
      <w:r>
        <w:rPr>
          <w:rStyle w:val="VerbatimChar"/>
        </w:rPr>
        <w:t>##  $ F_Swelling          : int  1 7 3 5 7 4 7 6 7 4 ...</w:t>
      </w:r>
      <w:r>
        <w:br/>
      </w:r>
      <w:r>
        <w:rPr>
          <w:rStyle w:val="VerbatimChar"/>
        </w:rPr>
        <w:t>##  $ F_Cough             : int  5 7 6 7 7 5 7 6 7 4 ...</w:t>
      </w:r>
      <w:r>
        <w:br/>
      </w:r>
      <w:r>
        <w:rPr>
          <w:rStyle w:val="VerbatimChar"/>
        </w:rPr>
        <w:t>##  $ F_Nausea            : int  5 7 5 7 7 5 7 6 7 4 ...</w:t>
      </w:r>
      <w:r>
        <w:br/>
      </w:r>
      <w:r>
        <w:rPr>
          <w:rStyle w:val="VerbatimChar"/>
        </w:rPr>
        <w:t>##  $ F_Sneezing          : int  5 7 7 7 7 5 7 6 7 4 ...</w:t>
      </w:r>
      <w:r>
        <w:br/>
      </w:r>
      <w:r>
        <w:rPr>
          <w:rStyle w:val="VerbatimChar"/>
        </w:rPr>
        <w:t>##  $ F_Fatigue           : int  5 7 6 7 7 6 7 6 7 4 ...</w:t>
      </w:r>
      <w:r>
        <w:br/>
      </w:r>
      <w:r>
        <w:rPr>
          <w:rStyle w:val="VerbatimChar"/>
        </w:rPr>
        <w:t>##  $ F_Vomiting          : int  5 7 4 7 7 4 7 6 7 4 ...</w:t>
      </w:r>
      <w:r>
        <w:br/>
      </w:r>
      <w:r>
        <w:rPr>
          <w:rStyle w:val="VerbatimChar"/>
        </w:rPr>
        <w:t>##  $ F_Diarrhoea         : int  5 7 5 7 7 7 7 6 7 4 ...</w:t>
      </w:r>
      <w:r>
        <w:br/>
      </w:r>
      <w:r>
        <w:rPr>
          <w:rStyle w:val="VerbatimChar"/>
        </w:rPr>
        <w:t>##  $ F_Headache          : int  5 7 4 7 7 5 7 6 7 4 ...</w:t>
      </w:r>
      <w:r>
        <w:br/>
      </w:r>
      <w:r>
        <w:rPr>
          <w:rStyle w:val="VerbatimChar"/>
        </w:rPr>
        <w:t>##  $ F_Dizziness         : int  5 7 4 7 7 5 7 6 7 4 ...</w:t>
      </w:r>
      <w:r>
        <w:br/>
      </w:r>
      <w:r>
        <w:rPr>
          <w:rStyle w:val="VerbatimChar"/>
        </w:rPr>
        <w:t>##  $ F_HeartPalpitations : int  1 7 2 6 6 7 7 3 4 4 ...</w:t>
      </w:r>
      <w:r>
        <w:br/>
      </w:r>
      <w:r>
        <w:rPr>
          <w:rStyle w:val="VerbatimChar"/>
        </w:rPr>
        <w:t>##  $ F_Earache           : int  1 7 4 5 7 4 7 5 5 4 ...</w:t>
      </w:r>
      <w:r>
        <w:br/>
      </w:r>
      <w:r>
        <w:rPr>
          <w:rStyle w:val="VerbatimChar"/>
        </w:rPr>
        <w:t>##  $ F_JointPain         : int  1 7 3 5 7 4 7 5 7 4 ...</w:t>
      </w:r>
      <w:r>
        <w:br/>
      </w:r>
      <w:r>
        <w:rPr>
          <w:rStyle w:val="VerbatimChar"/>
        </w:rPr>
        <w:t>##  $ F_Wheezing          : int  1 7 3 5 7 6 7 6 3 4 ...</w:t>
      </w:r>
      <w:r>
        <w:br/>
      </w:r>
      <w:r>
        <w:rPr>
          <w:rStyle w:val="VerbatimChar"/>
        </w:rPr>
        <w:t>##  $ F_AbdominalPain     : int  1 7 6 7 7 4 7 4 7 4 ...</w:t>
      </w:r>
      <w:r>
        <w:br/>
      </w:r>
      <w:r>
        <w:rPr>
          <w:rStyle w:val="VerbatimChar"/>
        </w:rPr>
        <w:t>##  $ F_BloodinUrine      : int  1 7 3 4 7 1 7 5 7 4 ...</w:t>
      </w:r>
      <w:r>
        <w:br/>
      </w:r>
      <w:r>
        <w:rPr>
          <w:rStyle w:val="VerbatimChar"/>
        </w:rPr>
        <w:t>##  $ F_StomachInflamation: int  1 7 5 5 7 6 7 4 5 4 ...</w:t>
      </w:r>
      <w:r>
        <w:br/>
      </w:r>
      <w:r>
        <w:rPr>
          <w:rStyle w:val="VerbatimChar"/>
        </w:rPr>
        <w:t>##  $ F_Pneumoina         : int  1 7 4 5 7 4 6 3 3 4 ...</w:t>
      </w:r>
      <w:r>
        <w:br/>
      </w:r>
      <w:r>
        <w:rPr>
          <w:rStyle w:val="VerbatimChar"/>
        </w:rPr>
        <w:t>##  $ F_Tenderness        : int  1 7 5 6 7 4 7 5 7 4 ...</w:t>
      </w:r>
      <w:r>
        <w:br/>
      </w:r>
      <w:r>
        <w:rPr>
          <w:rStyle w:val="VerbatimChar"/>
        </w:rPr>
        <w:t>##  $ F_Redness           : int  1 7 4 6 7 4 7 5 7 4 ...</w:t>
      </w:r>
      <w:r>
        <w:br/>
      </w:r>
      <w:r>
        <w:rPr>
          <w:rStyle w:val="VerbatimChar"/>
        </w:rPr>
        <w:t>##  $ F_Itching           : int  1 7 5 7 7 4 7 5 7 4 ...</w:t>
      </w:r>
      <w:r>
        <w:br/>
      </w:r>
      <w:r>
        <w:rPr>
          <w:rStyle w:val="VerbatimChar"/>
        </w:rPr>
        <w:t>##  $ F_Lump              : int  1 7 6 5 7 4 6 4 7 4 ...</w:t>
      </w:r>
      <w:r>
        <w:br/>
      </w:r>
      <w:r>
        <w:rPr>
          <w:rStyle w:val="VerbatimChar"/>
        </w:rPr>
        <w:t>##  $ F_MuscleAche        : int  1 7 4 7 7 7 7 5 7 4 ...</w:t>
      </w:r>
      <w:r>
        <w:br/>
      </w:r>
      <w:r>
        <w:rPr>
          <w:rStyle w:val="VerbatimChar"/>
        </w:rPr>
        <w:t>##  $ F_LossofAppetitte   : int  1 7 5 6 7 4 7 5 7 4 ...</w:t>
      </w:r>
      <w:r>
        <w:br/>
      </w:r>
      <w:r>
        <w:rPr>
          <w:rStyle w:val="VerbatimChar"/>
        </w:rPr>
        <w:t>##  $ F_Soreness          : int  1 7 4 7 7 4 7 5 7 4 ...</w:t>
      </w:r>
      <w:r>
        <w:br/>
      </w:r>
      <w:r>
        <w:rPr>
          <w:rStyle w:val="VerbatimChar"/>
        </w:rPr>
        <w:t>##  $ F_Hoarseness        : int  1 7 3 7 7 4 7 5 5 4 ...</w:t>
      </w:r>
      <w:r>
        <w:br/>
      </w:r>
      <w:r>
        <w:rPr>
          <w:rStyle w:val="VerbatimChar"/>
        </w:rPr>
        <w:t>##  $ F_ItchyEyes         : int  1 7 3 5 7 6 7 5 7 4 ...</w:t>
      </w:r>
      <w:r>
        <w:br/>
      </w:r>
      <w:r>
        <w:rPr>
          <w:rStyle w:val="VerbatimChar"/>
        </w:rPr>
        <w:t>##  $ F_NasalCongestion   : int  5 7 5 5 7 7 7 5 6 4 ...</w:t>
      </w:r>
      <w:r>
        <w:br/>
      </w:r>
      <w:r>
        <w:rPr>
          <w:rStyle w:val="VerbatimChar"/>
        </w:rPr>
        <w:t>##  $ F_Seizure           : int  1 7 3 3 7 2 7 3 7 4 ...</w:t>
      </w:r>
      <w:r>
        <w:br/>
      </w:r>
      <w:r>
        <w:rPr>
          <w:rStyle w:val="VerbatimChar"/>
        </w:rPr>
        <w:lastRenderedPageBreak/>
        <w:t>##  $ F_Deafness          : int  1 7 4 4 7 2 7 5 7 4 ...</w:t>
      </w:r>
      <w:r>
        <w:br/>
      </w:r>
      <w:r>
        <w:rPr>
          <w:rStyle w:val="VerbatimChar"/>
        </w:rPr>
        <w:t>##   [list output truncated]</w:t>
      </w:r>
    </w:p>
    <w:p w:rsidR="00A8550E" w:rsidRDefault="00A8550E" w:rsidP="00A8550E">
      <w:pPr>
        <w:pStyle w:val="SourceCode"/>
      </w:pPr>
      <w:r>
        <w:rPr>
          <w:rStyle w:val="KeywordTok"/>
        </w:rPr>
        <w:t>summary</w:t>
      </w:r>
      <w:r>
        <w:rPr>
          <w:rStyle w:val="NormalTok"/>
        </w:rPr>
        <w:t>(pretest1)</w:t>
      </w:r>
    </w:p>
    <w:p w:rsidR="00A8550E" w:rsidRDefault="00A8550E" w:rsidP="00A8550E">
      <w:pPr>
        <w:pStyle w:val="SourceCode"/>
      </w:pPr>
      <w:r>
        <w:rPr>
          <w:rStyle w:val="VerbatimChar"/>
        </w:rPr>
        <w:t>##      Answer                     Record_date    Progress       Nationality</w:t>
      </w:r>
      <w:r>
        <w:br/>
      </w:r>
      <w:r>
        <w:rPr>
          <w:rStyle w:val="VerbatimChar"/>
        </w:rPr>
        <w:t xml:space="preserve">##  Min.   : 1.00   Jun 28, 2016 4:53 PM : 2   Min.   :100   "Canadian":13  </w:t>
      </w:r>
      <w:r>
        <w:br/>
      </w:r>
      <w:r>
        <w:rPr>
          <w:rStyle w:val="VerbatimChar"/>
        </w:rPr>
        <w:t xml:space="preserve">##  1st Qu.:27.50   Jun 26, 2016 6:41 PM : 1   1st Qu.:100   "British" :10  </w:t>
      </w:r>
      <w:r>
        <w:br/>
      </w:r>
      <w:r>
        <w:rPr>
          <w:rStyle w:val="VerbatimChar"/>
        </w:rPr>
        <w:t xml:space="preserve">##  Median :50.50   Jun 26, 2016 7:07 PM : 1   Median :100   "American": 7  </w:t>
      </w:r>
      <w:r>
        <w:br/>
      </w:r>
      <w:r>
        <w:rPr>
          <w:rStyle w:val="VerbatimChar"/>
        </w:rPr>
        <w:t xml:space="preserve">##  Mean   :46.24   Jun 26, 2016 7:13 PM : 1   Mean   :100   "british" : 5  </w:t>
      </w:r>
      <w:r>
        <w:br/>
      </w:r>
      <w:r>
        <w:rPr>
          <w:rStyle w:val="VerbatimChar"/>
        </w:rPr>
        <w:t xml:space="preserve">##  3rd Qu.:67.75   Jun 26, 2016 9:15 PM : 1   3rd Qu.:100   "canadian": 3  </w:t>
      </w:r>
      <w:r>
        <w:br/>
      </w:r>
      <w:r>
        <w:rPr>
          <w:rStyle w:val="VerbatimChar"/>
        </w:rPr>
        <w:t xml:space="preserve">##  Max.   :83.00   Jun 26, 2016 9:21 PM : 1   Max.   :100   "USA"     : 3  </w:t>
      </w:r>
      <w:r>
        <w:br/>
      </w:r>
      <w:r>
        <w:rPr>
          <w:rStyle w:val="VerbatimChar"/>
        </w:rPr>
        <w:t xml:space="preserve">##                  (Other)              :51                 (Other)   :17  </w:t>
      </w:r>
      <w:r>
        <w:br/>
      </w:r>
      <w:r>
        <w:rPr>
          <w:rStyle w:val="VerbatimChar"/>
        </w:rPr>
        <w:t xml:space="preserve">##  Crowdflower_ID   IP_Address   Duration_S         Duration </w:t>
      </w:r>
      <w:r>
        <w:br/>
      </w:r>
      <w:r>
        <w:rPr>
          <w:rStyle w:val="VerbatimChar"/>
        </w:rPr>
        <w:t xml:space="preserve">##  ID_1   : 1     IP_1   : 1   Min.   : 150.0   00:03:36: 2  </w:t>
      </w:r>
      <w:r>
        <w:br/>
      </w:r>
      <w:r>
        <w:rPr>
          <w:rStyle w:val="VerbatimChar"/>
        </w:rPr>
        <w:t xml:space="preserve">##  ID_11  : 1     IP_11  : 1   1st Qu.: 228.5   00:04:23: 2  </w:t>
      </w:r>
      <w:r>
        <w:br/>
      </w:r>
      <w:r>
        <w:rPr>
          <w:rStyle w:val="VerbatimChar"/>
        </w:rPr>
        <w:t xml:space="preserve">##  ID_12  : 1     IP_12  : 1   Median : 284.5   00:06:28: 2  </w:t>
      </w:r>
      <w:r>
        <w:br/>
      </w:r>
      <w:r>
        <w:rPr>
          <w:rStyle w:val="VerbatimChar"/>
        </w:rPr>
        <w:t xml:space="preserve">##  ID_15  : 1     IP_14  : 1   Mean   : 363.6   00:02:30: 1  </w:t>
      </w:r>
      <w:r>
        <w:br/>
      </w:r>
      <w:r>
        <w:rPr>
          <w:rStyle w:val="VerbatimChar"/>
        </w:rPr>
        <w:t xml:space="preserve">##  ID_2   : 1     IP_2   : 1   3rd Qu.: 398.5   00:02:44: 1  </w:t>
      </w:r>
      <w:r>
        <w:br/>
      </w:r>
      <w:r>
        <w:rPr>
          <w:rStyle w:val="VerbatimChar"/>
        </w:rPr>
        <w:t xml:space="preserve">##  ID_21  : 1     IP_20  : 1   Max.   :1515.0   00:03:13: 1  </w:t>
      </w:r>
      <w:r>
        <w:br/>
      </w:r>
      <w:r>
        <w:rPr>
          <w:rStyle w:val="VerbatimChar"/>
        </w:rPr>
        <w:t xml:space="preserve">##  (Other):52     (Other):52                    (Other) :49  </w:t>
      </w:r>
      <w:r>
        <w:br/>
      </w:r>
      <w:r>
        <w:rPr>
          <w:rStyle w:val="VerbatimChar"/>
        </w:rPr>
        <w:t xml:space="preserve">##  S_Irritability     S_Crying        S_Fever          S_Rash    </w:t>
      </w:r>
      <w:r>
        <w:br/>
      </w:r>
      <w:r>
        <w:rPr>
          <w:rStyle w:val="VerbatimChar"/>
        </w:rPr>
        <w:t xml:space="preserve">##  Min.   :1.000   Min.   :1.000   Min.   :1.000   Min.   :1.00  </w:t>
      </w:r>
      <w:r>
        <w:br/>
      </w:r>
      <w:r>
        <w:rPr>
          <w:rStyle w:val="VerbatimChar"/>
        </w:rPr>
        <w:t xml:space="preserve">##  1st Qu.:1.250   1st Qu.:2.000   1st Qu.:4.000   1st Qu.:3.00  </w:t>
      </w:r>
      <w:r>
        <w:br/>
      </w:r>
      <w:r>
        <w:rPr>
          <w:rStyle w:val="VerbatimChar"/>
        </w:rPr>
        <w:t xml:space="preserve">##  Median :3.000   Median :3.000   Median :5.000   Median :4.00  </w:t>
      </w:r>
      <w:r>
        <w:br/>
      </w:r>
      <w:r>
        <w:rPr>
          <w:rStyle w:val="VerbatimChar"/>
        </w:rPr>
        <w:t xml:space="preserve">##  Mean   :2.828   Mean   :2.931   Mean   :4.655   Mean   :4.19  </w:t>
      </w:r>
      <w:r>
        <w:br/>
      </w:r>
      <w:r>
        <w:rPr>
          <w:rStyle w:val="VerbatimChar"/>
        </w:rPr>
        <w:t xml:space="preserve">##  3rd Qu.:4.000   3rd Qu.:4.000   3rd Qu.:6.000   3rd Qu.:5.00  </w:t>
      </w:r>
      <w:r>
        <w:br/>
      </w:r>
      <w:r>
        <w:rPr>
          <w:rStyle w:val="VerbatimChar"/>
        </w:rPr>
        <w:t xml:space="preserve">##  Max.   :7.000   Max.   :7.000   Max.   :7.000   Max.   :7.00  </w:t>
      </w:r>
      <w:r>
        <w:br/>
      </w:r>
      <w:r>
        <w:rPr>
          <w:rStyle w:val="VerbatimChar"/>
        </w:rPr>
        <w:t xml:space="preserve">##                                                                </w:t>
      </w:r>
      <w:r>
        <w:br/>
      </w:r>
      <w:r>
        <w:rPr>
          <w:rStyle w:val="VerbatimChar"/>
        </w:rPr>
        <w:t xml:space="preserve">##   S_Shivering       S_Rash.1        S_Chills       S_Swelling   </w:t>
      </w:r>
      <w:r>
        <w:br/>
      </w:r>
      <w:r>
        <w:rPr>
          <w:rStyle w:val="VerbatimChar"/>
        </w:rPr>
        <w:t xml:space="preserve">##  Min.   :1.000   Min.   :1.000   Min.   :1.000   Min.   :1.000  </w:t>
      </w:r>
      <w:r>
        <w:br/>
      </w:r>
      <w:r>
        <w:rPr>
          <w:rStyle w:val="VerbatimChar"/>
        </w:rPr>
        <w:t xml:space="preserve">##  1st Qu.:3.000   1st Qu.:3.000   1st Qu.:3.000   1st Qu.:4.000  </w:t>
      </w:r>
      <w:r>
        <w:br/>
      </w:r>
      <w:r>
        <w:rPr>
          <w:rStyle w:val="VerbatimChar"/>
        </w:rPr>
        <w:t xml:space="preserve">##  Median :4.000   Median :4.000   Median :4.000   Median :4.500  </w:t>
      </w:r>
      <w:r>
        <w:br/>
      </w:r>
      <w:r>
        <w:rPr>
          <w:rStyle w:val="VerbatimChar"/>
        </w:rPr>
        <w:t xml:space="preserve">##  Mean   :4.017   Mean   :4.172   Mean   :4.017   Mean   :4.517  </w:t>
      </w:r>
      <w:r>
        <w:br/>
      </w:r>
      <w:r>
        <w:rPr>
          <w:rStyle w:val="VerbatimChar"/>
        </w:rPr>
        <w:t xml:space="preserve">##  3rd Qu.:5.000   3rd Qu.:5.000   3rd Qu.:5.000   3rd Qu.:6.000  </w:t>
      </w:r>
      <w:r>
        <w:br/>
      </w:r>
      <w:r>
        <w:rPr>
          <w:rStyle w:val="VerbatimChar"/>
        </w:rPr>
        <w:t xml:space="preserve">##  Max.   :7.000   Max.   :7.000   Max.   :7.000   Max.   :7.000  </w:t>
      </w:r>
      <w:r>
        <w:br/>
      </w:r>
      <w:r>
        <w:rPr>
          <w:rStyle w:val="VerbatimChar"/>
        </w:rPr>
        <w:t xml:space="preserve">##                                                                 </w:t>
      </w:r>
      <w:r>
        <w:br/>
      </w:r>
      <w:r>
        <w:rPr>
          <w:rStyle w:val="VerbatimChar"/>
        </w:rPr>
        <w:t xml:space="preserve">##     S_Cough         S_Nausea       S_sneezing      S_Fatigue    </w:t>
      </w:r>
      <w:r>
        <w:br/>
      </w:r>
      <w:r>
        <w:rPr>
          <w:rStyle w:val="VerbatimChar"/>
        </w:rPr>
        <w:t xml:space="preserve">##  Min.   :1.000   Min.   :1.000   Min.   :1.000   Min.   :1.000  </w:t>
      </w:r>
      <w:r>
        <w:br/>
      </w:r>
      <w:r>
        <w:rPr>
          <w:rStyle w:val="VerbatimChar"/>
        </w:rPr>
        <w:t xml:space="preserve">##  1st Qu.:3.000   1st Qu.:3.000   1st Qu.:2.000   1st Qu.:3.000  </w:t>
      </w:r>
      <w:r>
        <w:br/>
      </w:r>
      <w:r>
        <w:rPr>
          <w:rStyle w:val="VerbatimChar"/>
        </w:rPr>
        <w:t xml:space="preserve">##  Median :4.000   Median :4.000   Median :2.000   Median :4.000  </w:t>
      </w:r>
      <w:r>
        <w:br/>
      </w:r>
      <w:r>
        <w:rPr>
          <w:rStyle w:val="VerbatimChar"/>
        </w:rPr>
        <w:t xml:space="preserve">##  Mean   :3.672   Mean   :4.103   Mean   :2.724   Mean   :3.483  </w:t>
      </w:r>
      <w:r>
        <w:br/>
      </w:r>
      <w:r>
        <w:rPr>
          <w:rStyle w:val="VerbatimChar"/>
        </w:rPr>
        <w:t xml:space="preserve">##  3rd Qu.:4.750   3rd Qu.:5.000   3rd Qu.:4.000   3rd Qu.:4.000  </w:t>
      </w:r>
      <w:r>
        <w:br/>
      </w:r>
      <w:r>
        <w:rPr>
          <w:rStyle w:val="VerbatimChar"/>
        </w:rPr>
        <w:t xml:space="preserve">##  Max.   :7.000   Max.   :7.000   Max.   :7.000   Max.   :6.000  </w:t>
      </w:r>
      <w:r>
        <w:br/>
      </w:r>
      <w:r>
        <w:rPr>
          <w:rStyle w:val="VerbatimChar"/>
        </w:rPr>
        <w:t xml:space="preserve">##                                                                 </w:t>
      </w:r>
      <w:r>
        <w:br/>
      </w:r>
      <w:r>
        <w:rPr>
          <w:rStyle w:val="VerbatimChar"/>
        </w:rPr>
        <w:t xml:space="preserve">##    S_Vomiting      S_Diarrhea      S_Headache     S_Dizziness   </w:t>
      </w:r>
      <w:r>
        <w:br/>
      </w:r>
      <w:r>
        <w:rPr>
          <w:rStyle w:val="VerbatimChar"/>
        </w:rPr>
        <w:t xml:space="preserve">##  Min.   :1.000   Min.   :1.000   Min.   :1.000   Min.   :1.000  </w:t>
      </w:r>
      <w:r>
        <w:br/>
      </w:r>
      <w:r>
        <w:rPr>
          <w:rStyle w:val="VerbatimChar"/>
        </w:rPr>
        <w:t xml:space="preserve">##  1st Qu.:4.000   1st Qu.:4.000   1st Qu.:3.000   1st Qu.:4.000  </w:t>
      </w:r>
      <w:r>
        <w:br/>
      </w:r>
      <w:r>
        <w:rPr>
          <w:rStyle w:val="VerbatimChar"/>
        </w:rPr>
        <w:t xml:space="preserve">##  Median :5.000   Median :5.000   Median :4.000   Median :5.000  </w:t>
      </w:r>
      <w:r>
        <w:br/>
      </w:r>
      <w:r>
        <w:rPr>
          <w:rStyle w:val="VerbatimChar"/>
        </w:rPr>
        <w:t xml:space="preserve">##  Mean   :4.948   Mean   :4.914   Mean   :4.052   Mean   :4.534  </w:t>
      </w:r>
      <w:r>
        <w:br/>
      </w:r>
      <w:r>
        <w:rPr>
          <w:rStyle w:val="VerbatimChar"/>
        </w:rPr>
        <w:t xml:space="preserve">##  3rd Qu.:6.000   3rd Qu.:6.000   3rd Qu.:5.000   3rd Qu.:6.000  </w:t>
      </w:r>
      <w:r>
        <w:br/>
      </w:r>
      <w:r>
        <w:rPr>
          <w:rStyle w:val="VerbatimChar"/>
        </w:rPr>
        <w:t xml:space="preserve">##  Max.   :7.000   Max.   :7.000   Max.   :7.000   Max.   :7.000  </w:t>
      </w:r>
      <w:r>
        <w:br/>
      </w:r>
      <w:r>
        <w:rPr>
          <w:rStyle w:val="VerbatimChar"/>
        </w:rPr>
        <w:t xml:space="preserve">##                                                                 </w:t>
      </w:r>
      <w:r>
        <w:br/>
      </w:r>
      <w:r>
        <w:rPr>
          <w:rStyle w:val="VerbatimChar"/>
        </w:rPr>
        <w:t xml:space="preserve">##  S_Palpitations    S_Earache      S_JointPain      S_Wheezing   </w:t>
      </w:r>
      <w:r>
        <w:br/>
      </w:r>
      <w:r>
        <w:rPr>
          <w:rStyle w:val="VerbatimChar"/>
        </w:rPr>
        <w:t xml:space="preserve">##  Min.   :1.000   Min.   :1.000   Min.   :1.000   Min.   :1.000  </w:t>
      </w:r>
      <w:r>
        <w:br/>
      </w:r>
      <w:r>
        <w:rPr>
          <w:rStyle w:val="VerbatimChar"/>
        </w:rPr>
        <w:t xml:space="preserve">##  1st Qu.:4.000   1st Qu.:3.000   1st Qu.:3.250   1st Qu.:4.000  </w:t>
      </w:r>
      <w:r>
        <w:br/>
      </w:r>
      <w:r>
        <w:rPr>
          <w:rStyle w:val="VerbatimChar"/>
        </w:rPr>
        <w:t xml:space="preserve">##  Median :6.000   Median :4.000   Median :4.000   Median :4.000  </w:t>
      </w:r>
      <w:r>
        <w:br/>
      </w:r>
      <w:r>
        <w:rPr>
          <w:rStyle w:val="VerbatimChar"/>
        </w:rPr>
        <w:t xml:space="preserve">##  Mean   :5.448   Mean   :3.948   Mean   :4.034   Mean   :4.483  </w:t>
      </w:r>
      <w:r>
        <w:br/>
      </w:r>
      <w:r>
        <w:rPr>
          <w:rStyle w:val="VerbatimChar"/>
        </w:rPr>
        <w:t xml:space="preserve">##  3rd Qu.:7.000   3rd Qu.:5.000   3rd Qu.:5.000   3rd Qu.:5.750  </w:t>
      </w:r>
      <w:r>
        <w:br/>
      </w:r>
      <w:r>
        <w:rPr>
          <w:rStyle w:val="VerbatimChar"/>
        </w:rPr>
        <w:t xml:space="preserve">##  Max.   :7.000   Max.   :7.000   Max.   :7.000   Max.   :7.000  </w:t>
      </w:r>
      <w:r>
        <w:br/>
      </w:r>
      <w:r>
        <w:rPr>
          <w:rStyle w:val="VerbatimChar"/>
        </w:rPr>
        <w:t xml:space="preserve">##                                                                 </w:t>
      </w:r>
      <w:r>
        <w:br/>
      </w:r>
      <w:r>
        <w:rPr>
          <w:rStyle w:val="VerbatimChar"/>
        </w:rPr>
        <w:t xml:space="preserve">##  S_AbdominalPain S_BloodInUrine  S_StomachInflmation  S_Pneumonia   </w:t>
      </w:r>
      <w:r>
        <w:br/>
      </w:r>
      <w:r>
        <w:rPr>
          <w:rStyle w:val="VerbatimChar"/>
        </w:rPr>
        <w:t xml:space="preserve">##  Min.   :1.000   Min.   :1.000   Min.   :1.00        Min.   :1.000  </w:t>
      </w:r>
      <w:r>
        <w:br/>
      </w:r>
      <w:r>
        <w:rPr>
          <w:rStyle w:val="VerbatimChar"/>
        </w:rPr>
        <w:t xml:space="preserve">##  1st Qu.:4.000   1st Qu.:5.000   1st Qu.:4.00        1st Qu.:6.000  </w:t>
      </w:r>
      <w:r>
        <w:br/>
      </w:r>
      <w:r>
        <w:rPr>
          <w:rStyle w:val="VerbatimChar"/>
        </w:rPr>
        <w:t xml:space="preserve">##  Median :5.000   Median :7.000   Median :6.00        Median :6.000  </w:t>
      </w:r>
      <w:r>
        <w:br/>
      </w:r>
      <w:r>
        <w:rPr>
          <w:rStyle w:val="VerbatimChar"/>
        </w:rPr>
        <w:t xml:space="preserve">##  Mean   :4.845   Mean   :5.897   Mean   :5.31        Mean   :6.017  </w:t>
      </w:r>
      <w:r>
        <w:br/>
      </w:r>
      <w:r>
        <w:rPr>
          <w:rStyle w:val="VerbatimChar"/>
        </w:rPr>
        <w:lastRenderedPageBreak/>
        <w:t xml:space="preserve">##  3rd Qu.:6.000   3rd Qu.:7.000   3rd Qu.:6.00        3rd Qu.:7.000  </w:t>
      </w:r>
      <w:r>
        <w:br/>
      </w:r>
      <w:r>
        <w:rPr>
          <w:rStyle w:val="VerbatimChar"/>
        </w:rPr>
        <w:t xml:space="preserve">##  Max.   :7.000   Max.   :7.000   Max.   :7.00        Max.   :7.000  </w:t>
      </w:r>
      <w:r>
        <w:br/>
      </w:r>
      <w:r>
        <w:rPr>
          <w:rStyle w:val="VerbatimChar"/>
        </w:rPr>
        <w:t xml:space="preserve">##                                                                     </w:t>
      </w:r>
      <w:r>
        <w:br/>
      </w:r>
      <w:r>
        <w:rPr>
          <w:rStyle w:val="VerbatimChar"/>
        </w:rPr>
        <w:t xml:space="preserve">##   S_Tenderness     S_Redness       S_Itching         S_Lump     </w:t>
      </w:r>
      <w:r>
        <w:br/>
      </w:r>
      <w:r>
        <w:rPr>
          <w:rStyle w:val="VerbatimChar"/>
        </w:rPr>
        <w:t xml:space="preserve">##  Min.   :1.000   Min.   :1.000   Min.   :1.000   Min.   :1.000  </w:t>
      </w:r>
      <w:r>
        <w:br/>
      </w:r>
      <w:r>
        <w:rPr>
          <w:rStyle w:val="VerbatimChar"/>
        </w:rPr>
        <w:t xml:space="preserve">##  1st Qu.:3.000   1st Qu.:2.000   1st Qu.:2.000   1st Qu.:4.000  </w:t>
      </w:r>
      <w:r>
        <w:br/>
      </w:r>
      <w:r>
        <w:rPr>
          <w:rStyle w:val="VerbatimChar"/>
        </w:rPr>
        <w:t xml:space="preserve">##  Median :4.000   Median :4.000   Median :3.500   Median :5.000  </w:t>
      </w:r>
      <w:r>
        <w:br/>
      </w:r>
      <w:r>
        <w:rPr>
          <w:rStyle w:val="VerbatimChar"/>
        </w:rPr>
        <w:t xml:space="preserve">##  Mean   :3.483   Mean   :3.362   Mean   :3.328   Mean   :4.707  </w:t>
      </w:r>
      <w:r>
        <w:br/>
      </w:r>
      <w:r>
        <w:rPr>
          <w:rStyle w:val="VerbatimChar"/>
        </w:rPr>
        <w:t xml:space="preserve">##  3rd Qu.:4.000   3rd Qu.:4.000   3rd Qu.:4.000   3rd Qu.:6.000  </w:t>
      </w:r>
      <w:r>
        <w:br/>
      </w:r>
      <w:r>
        <w:rPr>
          <w:rStyle w:val="VerbatimChar"/>
        </w:rPr>
        <w:t xml:space="preserve">##  Max.   :6.000   Max.   :6.000   Max.   :6.000   Max.   :7.000  </w:t>
      </w:r>
      <w:r>
        <w:br/>
      </w:r>
      <w:r>
        <w:rPr>
          <w:rStyle w:val="VerbatimChar"/>
        </w:rPr>
        <w:t xml:space="preserve">##                                                                 </w:t>
      </w:r>
      <w:r>
        <w:br/>
      </w:r>
      <w:r>
        <w:rPr>
          <w:rStyle w:val="VerbatimChar"/>
        </w:rPr>
        <w:t xml:space="preserve">##   S_MuscleAche   S_LossofAppetite   S_Soreness     S_Hoarseness  </w:t>
      </w:r>
      <w:r>
        <w:br/>
      </w:r>
      <w:r>
        <w:rPr>
          <w:rStyle w:val="VerbatimChar"/>
        </w:rPr>
        <w:t xml:space="preserve">##  Min.   :1.000   Min.   :1.000    Min.   :1.000   Min.   :1.000  </w:t>
      </w:r>
      <w:r>
        <w:br/>
      </w:r>
      <w:r>
        <w:rPr>
          <w:rStyle w:val="VerbatimChar"/>
        </w:rPr>
        <w:t xml:space="preserve">##  1st Qu.:3.000   1st Qu.:3.000    1st Qu.:3.000   1st Qu.:2.000  </w:t>
      </w:r>
      <w:r>
        <w:br/>
      </w:r>
      <w:r>
        <w:rPr>
          <w:rStyle w:val="VerbatimChar"/>
        </w:rPr>
        <w:t xml:space="preserve">##  Median :4.000   Median :4.000    Median :4.000   Median :3.000  </w:t>
      </w:r>
      <w:r>
        <w:br/>
      </w:r>
      <w:r>
        <w:rPr>
          <w:rStyle w:val="VerbatimChar"/>
        </w:rPr>
        <w:t xml:space="preserve">##  Mean   :3.638   Mean   :3.862    Mean   :3.603   Mean   :3.328  </w:t>
      </w:r>
      <w:r>
        <w:br/>
      </w:r>
      <w:r>
        <w:rPr>
          <w:rStyle w:val="VerbatimChar"/>
        </w:rPr>
        <w:t xml:space="preserve">##  3rd Qu.:4.000   3rd Qu.:5.000    3rd Qu.:4.750   3rd Qu.:4.000  </w:t>
      </w:r>
      <w:r>
        <w:br/>
      </w:r>
      <w:r>
        <w:rPr>
          <w:rStyle w:val="VerbatimChar"/>
        </w:rPr>
        <w:t xml:space="preserve">##  Max.   :7.000   Max.   :7.000    Max.   :7.000   Max.   :6.000  </w:t>
      </w:r>
      <w:r>
        <w:br/>
      </w:r>
      <w:r>
        <w:rPr>
          <w:rStyle w:val="VerbatimChar"/>
        </w:rPr>
        <w:t xml:space="preserve">##                                                                  </w:t>
      </w:r>
      <w:r>
        <w:br/>
      </w:r>
      <w:r>
        <w:rPr>
          <w:rStyle w:val="VerbatimChar"/>
        </w:rPr>
        <w:t xml:space="preserve">##   S_ItchyEyes    S_NasalCongestion   S_Seizure       S_Deafness   </w:t>
      </w:r>
      <w:r>
        <w:br/>
      </w:r>
      <w:r>
        <w:rPr>
          <w:rStyle w:val="VerbatimChar"/>
        </w:rPr>
        <w:t xml:space="preserve">##  Min.   :1.000   Min.   :1.000     Min.   :1.000   Min.   :1.000  </w:t>
      </w:r>
      <w:r>
        <w:br/>
      </w:r>
      <w:r>
        <w:rPr>
          <w:rStyle w:val="VerbatimChar"/>
        </w:rPr>
        <w:t xml:space="preserve">##  1st Qu.:2.000   1st Qu.:2.000     1st Qu.:5.250   1st Qu.:4.000  </w:t>
      </w:r>
      <w:r>
        <w:br/>
      </w:r>
      <w:r>
        <w:rPr>
          <w:rStyle w:val="VerbatimChar"/>
        </w:rPr>
        <w:t xml:space="preserve">##  Median :3.000   Median :3.000     Median :6.000   Median :6.000  </w:t>
      </w:r>
      <w:r>
        <w:br/>
      </w:r>
      <w:r>
        <w:rPr>
          <w:rStyle w:val="VerbatimChar"/>
        </w:rPr>
        <w:t xml:space="preserve">##  Mean   :3.241   Mean   :3.259     Mean   :5.914   Mean   :5.276  </w:t>
      </w:r>
      <w:r>
        <w:br/>
      </w:r>
      <w:r>
        <w:rPr>
          <w:rStyle w:val="VerbatimChar"/>
        </w:rPr>
        <w:t xml:space="preserve">##  3rd Qu.:4.000   3rd Qu.:4.000     3rd Qu.:7.000   3rd Qu.:7.000  </w:t>
      </w:r>
      <w:r>
        <w:br/>
      </w:r>
      <w:r>
        <w:rPr>
          <w:rStyle w:val="VerbatimChar"/>
        </w:rPr>
        <w:t xml:space="preserve">##  Max.   :7.000   Max.   :6.000     Max.   :7.000   Max.   :7.000  </w:t>
      </w:r>
      <w:r>
        <w:br/>
      </w:r>
      <w:r>
        <w:rPr>
          <w:rStyle w:val="VerbatimChar"/>
        </w:rPr>
        <w:t xml:space="preserve">##                                                                   </w:t>
      </w:r>
      <w:r>
        <w:br/>
      </w:r>
      <w:r>
        <w:rPr>
          <w:rStyle w:val="VerbatimChar"/>
        </w:rPr>
        <w:t xml:space="preserve">##   S_Toothache   S_Paresthesia   S_Light.headed    S_DryMouth   </w:t>
      </w:r>
      <w:r>
        <w:br/>
      </w:r>
      <w:r>
        <w:rPr>
          <w:rStyle w:val="VerbatimChar"/>
        </w:rPr>
        <w:t xml:space="preserve">##  Min.   :1.00   Min.   :1.000   Min.   :1.000   Min.   :1.000  </w:t>
      </w:r>
      <w:r>
        <w:br/>
      </w:r>
      <w:r>
        <w:rPr>
          <w:rStyle w:val="VerbatimChar"/>
        </w:rPr>
        <w:t xml:space="preserve">##  1st Qu.:3.00   1st Qu.:4.000   1st Qu.:3.000   1st Qu.:3.000  </w:t>
      </w:r>
      <w:r>
        <w:br/>
      </w:r>
      <w:r>
        <w:rPr>
          <w:rStyle w:val="VerbatimChar"/>
        </w:rPr>
        <w:t xml:space="preserve">##  Median :4.00   Median :4.000   Median :4.000   Median :3.500  </w:t>
      </w:r>
      <w:r>
        <w:br/>
      </w:r>
      <w:r>
        <w:rPr>
          <w:rStyle w:val="VerbatimChar"/>
        </w:rPr>
        <w:t xml:space="preserve">##  Mean   :4.19   Mean   :4.534   Mean   :4.138   Mean   :3.448  </w:t>
      </w:r>
      <w:r>
        <w:br/>
      </w:r>
      <w:r>
        <w:rPr>
          <w:rStyle w:val="VerbatimChar"/>
        </w:rPr>
        <w:t xml:space="preserve">##  3rd Qu.:5.00   3rd Qu.:5.750   3rd Qu.:5.000   3rd Qu.:4.000  </w:t>
      </w:r>
      <w:r>
        <w:br/>
      </w:r>
      <w:r>
        <w:rPr>
          <w:rStyle w:val="VerbatimChar"/>
        </w:rPr>
        <w:t xml:space="preserve">##  Max.   :7.00   Max.   :7.000   Max.   :7.000   Max.   :7.000  </w:t>
      </w:r>
      <w:r>
        <w:br/>
      </w:r>
      <w:r>
        <w:rPr>
          <w:rStyle w:val="VerbatimChar"/>
        </w:rPr>
        <w:t xml:space="preserve">##                                                                </w:t>
      </w:r>
      <w:r>
        <w:br/>
      </w:r>
      <w:r>
        <w:rPr>
          <w:rStyle w:val="VerbatimChar"/>
        </w:rPr>
        <w:t xml:space="preserve">##   S_Blindness   S_BlurredVision S_DoubleVision   S_Weightloss  </w:t>
      </w:r>
      <w:r>
        <w:br/>
      </w:r>
      <w:r>
        <w:rPr>
          <w:rStyle w:val="VerbatimChar"/>
        </w:rPr>
        <w:t xml:space="preserve">##  Min.   :1.00   Min.   :1.000   Min.   :1.000   Min.   :1.000  </w:t>
      </w:r>
      <w:r>
        <w:br/>
      </w:r>
      <w:r>
        <w:rPr>
          <w:rStyle w:val="VerbatimChar"/>
        </w:rPr>
        <w:t xml:space="preserve">##  1st Qu.:5.25   1st Qu.:4.250   1st Qu.:4.000   1st Qu.:3.000  </w:t>
      </w:r>
      <w:r>
        <w:br/>
      </w:r>
      <w:r>
        <w:rPr>
          <w:rStyle w:val="VerbatimChar"/>
        </w:rPr>
        <w:t xml:space="preserve">##  Median :7.00   Median :5.500   Median :5.000   Median :4.000  </w:t>
      </w:r>
      <w:r>
        <w:br/>
      </w:r>
      <w:r>
        <w:rPr>
          <w:rStyle w:val="VerbatimChar"/>
        </w:rPr>
        <w:t xml:space="preserve">##  Mean   :6.00   Mean   :5.276   Mean   :5.155   Mean   :4.224  </w:t>
      </w:r>
      <w:r>
        <w:br/>
      </w:r>
      <w:r>
        <w:rPr>
          <w:rStyle w:val="VerbatimChar"/>
        </w:rPr>
        <w:t xml:space="preserve">##  3rd Qu.:7.00   3rd Qu.:6.000   3rd Qu.:6.000   3rd Qu.:5.000  </w:t>
      </w:r>
      <w:r>
        <w:br/>
      </w:r>
      <w:r>
        <w:rPr>
          <w:rStyle w:val="VerbatimChar"/>
        </w:rPr>
        <w:t xml:space="preserve">##  Max.   :7.00   Max.   :7.000   Max.   :7.000   Max.   :7.000  </w:t>
      </w:r>
      <w:r>
        <w:br/>
      </w:r>
      <w:r>
        <w:rPr>
          <w:rStyle w:val="VerbatimChar"/>
        </w:rPr>
        <w:t xml:space="preserve">##                                                                </w:t>
      </w:r>
      <w:r>
        <w:br/>
      </w:r>
      <w:r>
        <w:rPr>
          <w:rStyle w:val="VerbatimChar"/>
        </w:rPr>
        <w:t xml:space="preserve">##   S_WeightGain    S_ChestPain    S_Convulsions     S_Bleeding   </w:t>
      </w:r>
      <w:r>
        <w:br/>
      </w:r>
      <w:r>
        <w:rPr>
          <w:rStyle w:val="VerbatimChar"/>
        </w:rPr>
        <w:t xml:space="preserve">##  Min.   :1.000   Min.   :1.000   Min.   :1.000   Min.   :1.000  </w:t>
      </w:r>
      <w:r>
        <w:br/>
      </w:r>
      <w:r>
        <w:rPr>
          <w:rStyle w:val="VerbatimChar"/>
        </w:rPr>
        <w:t xml:space="preserve">##  1st Qu.:3.000   1st Qu.:5.000   1st Qu.:5.000   1st Qu.:5.000  </w:t>
      </w:r>
      <w:r>
        <w:br/>
      </w:r>
      <w:r>
        <w:rPr>
          <w:rStyle w:val="VerbatimChar"/>
        </w:rPr>
        <w:t xml:space="preserve">##  Median :4.000   Median :6.000   Median :7.000   Median :6.000  </w:t>
      </w:r>
      <w:r>
        <w:br/>
      </w:r>
      <w:r>
        <w:rPr>
          <w:rStyle w:val="VerbatimChar"/>
        </w:rPr>
        <w:t xml:space="preserve">##  Mean   :4.138   Mean   :5.776   Mean   :5.845   Mean   :5.466  </w:t>
      </w:r>
      <w:r>
        <w:br/>
      </w:r>
      <w:r>
        <w:rPr>
          <w:rStyle w:val="VerbatimChar"/>
        </w:rPr>
        <w:t xml:space="preserve">##  3rd Qu.:5.000   3rd Qu.:7.000   3rd Qu.:7.000   3rd Qu.:7.000  </w:t>
      </w:r>
      <w:r>
        <w:br/>
      </w:r>
      <w:r>
        <w:rPr>
          <w:rStyle w:val="VerbatimChar"/>
        </w:rPr>
        <w:t xml:space="preserve">##  Max.   :7.000   Max.   :7.000   Max.   :7.000   Max.   :7.000  </w:t>
      </w:r>
      <w:r>
        <w:br/>
      </w:r>
      <w:r>
        <w:rPr>
          <w:rStyle w:val="VerbatimChar"/>
        </w:rPr>
        <w:t xml:space="preserve">##                                                                 </w:t>
      </w:r>
      <w:r>
        <w:br/>
      </w:r>
      <w:r>
        <w:rPr>
          <w:rStyle w:val="VerbatimChar"/>
        </w:rPr>
        <w:t xml:space="preserve">##    S_Anxiety      S_Depression   S_Hallucinations   S_Insomnia   </w:t>
      </w:r>
      <w:r>
        <w:br/>
      </w:r>
      <w:r>
        <w:rPr>
          <w:rStyle w:val="VerbatimChar"/>
        </w:rPr>
        <w:t xml:space="preserve">##  Min.   :1.000   Min.   :1.000   Min.   :1.000    Min.   :1.000  </w:t>
      </w:r>
      <w:r>
        <w:br/>
      </w:r>
      <w:r>
        <w:rPr>
          <w:rStyle w:val="VerbatimChar"/>
        </w:rPr>
        <w:t xml:space="preserve">##  1st Qu.:3.000   1st Qu.:4.000   1st Qu.:4.000    1st Qu.:4.000  </w:t>
      </w:r>
      <w:r>
        <w:br/>
      </w:r>
      <w:r>
        <w:rPr>
          <w:rStyle w:val="VerbatimChar"/>
        </w:rPr>
        <w:t xml:space="preserve">##  Median :4.000   Median :4.500   Median :6.000    Median :4.000  </w:t>
      </w:r>
      <w:r>
        <w:br/>
      </w:r>
      <w:r>
        <w:rPr>
          <w:rStyle w:val="VerbatimChar"/>
        </w:rPr>
        <w:t xml:space="preserve">##  Mean   :4.155   Mean   :4.517   Mean   :5.362    Mean   :4.328  </w:t>
      </w:r>
      <w:r>
        <w:br/>
      </w:r>
      <w:r>
        <w:rPr>
          <w:rStyle w:val="VerbatimChar"/>
        </w:rPr>
        <w:t xml:space="preserve">##  3rd Qu.:5.000   3rd Qu.:6.000   3rd Qu.:7.000    3rd Qu.:5.000  </w:t>
      </w:r>
      <w:r>
        <w:br/>
      </w:r>
      <w:r>
        <w:rPr>
          <w:rStyle w:val="VerbatimChar"/>
        </w:rPr>
        <w:t xml:space="preserve">##  Max.   :7.000   Max.   :7.000   Max.   :7.000    Max.   :7.000  </w:t>
      </w:r>
      <w:r>
        <w:br/>
      </w:r>
      <w:r>
        <w:rPr>
          <w:rStyle w:val="VerbatimChar"/>
        </w:rPr>
        <w:t xml:space="preserve">##                                                                  </w:t>
      </w:r>
      <w:r>
        <w:br/>
      </w:r>
      <w:r>
        <w:rPr>
          <w:rStyle w:val="VerbatimChar"/>
        </w:rPr>
        <w:t xml:space="preserve">##    S_Paranoia        S_Tics       S_Arrythimia   F_Irritability </w:t>
      </w:r>
      <w:r>
        <w:br/>
      </w:r>
      <w:r>
        <w:rPr>
          <w:rStyle w:val="VerbatimChar"/>
        </w:rPr>
        <w:t xml:space="preserve">##  Min.   :1.000   Min.   :1.000   Min.   :1.000   Min.   :1.000  </w:t>
      </w:r>
      <w:r>
        <w:br/>
      </w:r>
      <w:r>
        <w:rPr>
          <w:rStyle w:val="VerbatimChar"/>
        </w:rPr>
        <w:t xml:space="preserve">##  1st Qu.:4.000   1st Qu.:3.250   1st Qu.:4.250   1st Qu.:4.000  </w:t>
      </w:r>
      <w:r>
        <w:br/>
      </w:r>
      <w:r>
        <w:rPr>
          <w:rStyle w:val="VerbatimChar"/>
        </w:rPr>
        <w:t xml:space="preserve">##  Median :5.000   Median :4.000   Median :5.000   Median :6.000  </w:t>
      </w:r>
      <w:r>
        <w:br/>
      </w:r>
      <w:r>
        <w:rPr>
          <w:rStyle w:val="VerbatimChar"/>
        </w:rPr>
        <w:t xml:space="preserve">##  Mean   :5.086   Mean   :4.345   Mean   :5.293   Mean   :5.328  </w:t>
      </w:r>
      <w:r>
        <w:br/>
      </w:r>
      <w:r>
        <w:rPr>
          <w:rStyle w:val="VerbatimChar"/>
        </w:rPr>
        <w:t xml:space="preserve">##  3rd Qu.:7.000   3rd Qu.:5.000   3rd Qu.:6.750   3rd Qu.:7.000  </w:t>
      </w:r>
      <w:r>
        <w:br/>
      </w:r>
      <w:r>
        <w:rPr>
          <w:rStyle w:val="VerbatimChar"/>
        </w:rPr>
        <w:t xml:space="preserve">##  Max.   :7.000   Max.   :7.000   Max.   :7.000   Max.   :7.000  </w:t>
      </w:r>
      <w:r>
        <w:br/>
      </w:r>
      <w:r>
        <w:rPr>
          <w:rStyle w:val="VerbatimChar"/>
        </w:rPr>
        <w:lastRenderedPageBreak/>
        <w:t xml:space="preserve">##                                                                 </w:t>
      </w:r>
      <w:r>
        <w:br/>
      </w:r>
      <w:r>
        <w:rPr>
          <w:rStyle w:val="VerbatimChar"/>
        </w:rPr>
        <w:t xml:space="preserve">##     F_Crying        F_Fever          F_Rash       F_Shivering   </w:t>
      </w:r>
      <w:r>
        <w:br/>
      </w:r>
      <w:r>
        <w:rPr>
          <w:rStyle w:val="VerbatimChar"/>
        </w:rPr>
        <w:t xml:space="preserve">##  Min.   :1.000   Min.   :1.000   Min.   :1.000   Min.   :1.000  </w:t>
      </w:r>
      <w:r>
        <w:br/>
      </w:r>
      <w:r>
        <w:rPr>
          <w:rStyle w:val="VerbatimChar"/>
        </w:rPr>
        <w:t xml:space="preserve">##  1st Qu.:4.250   1st Qu.:4.250   1st Qu.:4.000   1st Qu.:4.000  </w:t>
      </w:r>
      <w:r>
        <w:br/>
      </w:r>
      <w:r>
        <w:rPr>
          <w:rStyle w:val="VerbatimChar"/>
        </w:rPr>
        <w:t xml:space="preserve">##  Median :6.000   Median :6.000   Median :5.000   Median :5.000  </w:t>
      </w:r>
      <w:r>
        <w:br/>
      </w:r>
      <w:r>
        <w:rPr>
          <w:rStyle w:val="VerbatimChar"/>
        </w:rPr>
        <w:t xml:space="preserve">##  Mean   :5.517   Mean   :5.517   Mean   :5.069   Mean   :5.138  </w:t>
      </w:r>
      <w:r>
        <w:br/>
      </w:r>
      <w:r>
        <w:rPr>
          <w:rStyle w:val="VerbatimChar"/>
        </w:rPr>
        <w:t xml:space="preserve">##  3rd Qu.:7.000   3rd Qu.:7.000   3rd Qu.:7.000   3rd Qu.:7.000  </w:t>
      </w:r>
      <w:r>
        <w:br/>
      </w:r>
      <w:r>
        <w:rPr>
          <w:rStyle w:val="VerbatimChar"/>
        </w:rPr>
        <w:t xml:space="preserve">##  Max.   :7.000   Max.   :7.000   Max.   :7.000   Max.   :7.000  </w:t>
      </w:r>
      <w:r>
        <w:br/>
      </w:r>
      <w:r>
        <w:rPr>
          <w:rStyle w:val="VerbatimChar"/>
        </w:rPr>
        <w:t xml:space="preserve">##                                                                 </w:t>
      </w:r>
      <w:r>
        <w:br/>
      </w:r>
      <w:r>
        <w:rPr>
          <w:rStyle w:val="VerbatimChar"/>
        </w:rPr>
        <w:t xml:space="preserve">##     F_Rash.1        F_Chills       F_Swelling       F_Cough    </w:t>
      </w:r>
      <w:r>
        <w:br/>
      </w:r>
      <w:r>
        <w:rPr>
          <w:rStyle w:val="VerbatimChar"/>
        </w:rPr>
        <w:t xml:space="preserve">##  Min.   :1.000   Min.   :1.000   Min.   :1.000   Min.   :1.00  </w:t>
      </w:r>
      <w:r>
        <w:br/>
      </w:r>
      <w:r>
        <w:rPr>
          <w:rStyle w:val="VerbatimChar"/>
        </w:rPr>
        <w:t xml:space="preserve">##  1st Qu.:4.000   1st Qu.:4.000   1st Qu.:4.000   1st Qu.:5.00  </w:t>
      </w:r>
      <w:r>
        <w:br/>
      </w:r>
      <w:r>
        <w:rPr>
          <w:rStyle w:val="VerbatimChar"/>
        </w:rPr>
        <w:t xml:space="preserve">##  Median :5.000   Median :5.000   Median :6.000   Median :6.50  </w:t>
      </w:r>
      <w:r>
        <w:br/>
      </w:r>
      <w:r>
        <w:rPr>
          <w:rStyle w:val="VerbatimChar"/>
        </w:rPr>
        <w:t xml:space="preserve">##  Mean   :5.052   Mean   :5.069   Mean   :5.017   Mean   :5.81  </w:t>
      </w:r>
      <w:r>
        <w:br/>
      </w:r>
      <w:r>
        <w:rPr>
          <w:rStyle w:val="VerbatimChar"/>
        </w:rPr>
        <w:t xml:space="preserve">##  3rd Qu.:7.000   3rd Qu.:7.000   3rd Qu.:7.000   3rd Qu.:7.00  </w:t>
      </w:r>
      <w:r>
        <w:br/>
      </w:r>
      <w:r>
        <w:rPr>
          <w:rStyle w:val="VerbatimChar"/>
        </w:rPr>
        <w:t xml:space="preserve">##  Max.   :7.000   Max.   :7.000   Max.   :7.000   Max.   :7.00  </w:t>
      </w:r>
      <w:r>
        <w:br/>
      </w:r>
      <w:r>
        <w:rPr>
          <w:rStyle w:val="VerbatimChar"/>
        </w:rPr>
        <w:t xml:space="preserve">##                                                                </w:t>
      </w:r>
      <w:r>
        <w:br/>
      </w:r>
      <w:r>
        <w:rPr>
          <w:rStyle w:val="VerbatimChar"/>
        </w:rPr>
        <w:t xml:space="preserve">##     F_Nausea       F_Sneezing      F_Fatigue       F_Vomiting   </w:t>
      </w:r>
      <w:r>
        <w:br/>
      </w:r>
      <w:r>
        <w:rPr>
          <w:rStyle w:val="VerbatimChar"/>
        </w:rPr>
        <w:t xml:space="preserve">##  Min.   :1.000   Min.   :1.000   Min.   :2.000   Min.   :1.000  </w:t>
      </w:r>
      <w:r>
        <w:br/>
      </w:r>
      <w:r>
        <w:rPr>
          <w:rStyle w:val="VerbatimChar"/>
        </w:rPr>
        <w:t xml:space="preserve">##  1st Qu.:4.000   1st Qu.:5.000   1st Qu.:4.000   1st Qu.:4.000  </w:t>
      </w:r>
      <w:r>
        <w:br/>
      </w:r>
      <w:r>
        <w:rPr>
          <w:rStyle w:val="VerbatimChar"/>
        </w:rPr>
        <w:t xml:space="preserve">##  Median :6.000   Median :7.000   Median :6.000   Median :6.000  </w:t>
      </w:r>
      <w:r>
        <w:br/>
      </w:r>
      <w:r>
        <w:rPr>
          <w:rStyle w:val="VerbatimChar"/>
        </w:rPr>
        <w:t xml:space="preserve">##  Mean   :5.534   Mean   :5.828   Mean   :5.534   Mean   :5.362  </w:t>
      </w:r>
      <w:r>
        <w:br/>
      </w:r>
      <w:r>
        <w:rPr>
          <w:rStyle w:val="VerbatimChar"/>
        </w:rPr>
        <w:t xml:space="preserve">##  3rd Qu.:7.000   3rd Qu.:7.000   3rd Qu.:7.000   3rd Qu.:7.000  </w:t>
      </w:r>
      <w:r>
        <w:br/>
      </w:r>
      <w:r>
        <w:rPr>
          <w:rStyle w:val="VerbatimChar"/>
        </w:rPr>
        <w:t xml:space="preserve">##  Max.   :7.000   Max.   :7.000   Max.   :7.000   Max.   :7.000  </w:t>
      </w:r>
      <w:r>
        <w:br/>
      </w:r>
      <w:r>
        <w:rPr>
          <w:rStyle w:val="VerbatimChar"/>
        </w:rPr>
        <w:t xml:space="preserve">##                                                                 </w:t>
      </w:r>
      <w:r>
        <w:br/>
      </w:r>
      <w:r>
        <w:rPr>
          <w:rStyle w:val="VerbatimChar"/>
        </w:rPr>
        <w:t>##   F_Diarrhoea     F_Headache     F_Dizziness    F_HeartPalpitations</w:t>
      </w:r>
      <w:r>
        <w:br/>
      </w:r>
      <w:r>
        <w:rPr>
          <w:rStyle w:val="VerbatimChar"/>
        </w:rPr>
        <w:t xml:space="preserve">##  Min.   :2.00   Min.   :1.000   Min.   :1.000   Min.   :1.00       </w:t>
      </w:r>
      <w:r>
        <w:br/>
      </w:r>
      <w:r>
        <w:rPr>
          <w:rStyle w:val="VerbatimChar"/>
        </w:rPr>
        <w:t xml:space="preserve">##  1st Qu.:4.00   1st Qu.:4.000   1st Qu.:4.000   1st Qu.:3.00       </w:t>
      </w:r>
      <w:r>
        <w:br/>
      </w:r>
      <w:r>
        <w:rPr>
          <w:rStyle w:val="VerbatimChar"/>
        </w:rPr>
        <w:t xml:space="preserve">##  Median :6.00   Median :6.000   Median :6.000   Median :4.00       </w:t>
      </w:r>
      <w:r>
        <w:br/>
      </w:r>
      <w:r>
        <w:rPr>
          <w:rStyle w:val="VerbatimChar"/>
        </w:rPr>
        <w:t xml:space="preserve">##  Mean   :5.69   Mean   :5.569   Mean   :5.276   Mean   :4.19       </w:t>
      </w:r>
      <w:r>
        <w:br/>
      </w:r>
      <w:r>
        <w:rPr>
          <w:rStyle w:val="VerbatimChar"/>
        </w:rPr>
        <w:t xml:space="preserve">##  3rd Qu.:7.00   3rd Qu.:7.000   3rd Qu.:7.000   3rd Qu.:6.00       </w:t>
      </w:r>
      <w:r>
        <w:br/>
      </w:r>
      <w:r>
        <w:rPr>
          <w:rStyle w:val="VerbatimChar"/>
        </w:rPr>
        <w:t xml:space="preserve">##  Max.   :7.00   Max.   :7.000   Max.   :7.000   Max.   :7.00       </w:t>
      </w:r>
      <w:r>
        <w:br/>
      </w:r>
      <w:r>
        <w:rPr>
          <w:rStyle w:val="VerbatimChar"/>
        </w:rPr>
        <w:t xml:space="preserve">##                                                                    </w:t>
      </w:r>
      <w:r>
        <w:br/>
      </w:r>
      <w:r>
        <w:rPr>
          <w:rStyle w:val="VerbatimChar"/>
        </w:rPr>
        <w:t>##    F_Earache      F_JointPain     F_Wheezing    F_AbdominalPain</w:t>
      </w:r>
      <w:r>
        <w:br/>
      </w:r>
      <w:r>
        <w:rPr>
          <w:rStyle w:val="VerbatimChar"/>
        </w:rPr>
        <w:t xml:space="preserve">##  Min.   :1.000   Min.   :1.00   Min.   :1.000   Min.   :1.000  </w:t>
      </w:r>
      <w:r>
        <w:br/>
      </w:r>
      <w:r>
        <w:rPr>
          <w:rStyle w:val="VerbatimChar"/>
        </w:rPr>
        <w:t xml:space="preserve">##  1st Qu.:4.000   1st Qu.:3.25   1st Qu.:3.000   1st Qu.:4.000  </w:t>
      </w:r>
      <w:r>
        <w:br/>
      </w:r>
      <w:r>
        <w:rPr>
          <w:rStyle w:val="VerbatimChar"/>
        </w:rPr>
        <w:t xml:space="preserve">##  Median :5.000   Median :5.00   Median :5.000   Median :5.000  </w:t>
      </w:r>
      <w:r>
        <w:br/>
      </w:r>
      <w:r>
        <w:rPr>
          <w:rStyle w:val="VerbatimChar"/>
        </w:rPr>
        <w:t xml:space="preserve">##  Mean   :4.707   Mean   :4.81   Mean   :4.534   Mean   :4.914  </w:t>
      </w:r>
      <w:r>
        <w:br/>
      </w:r>
      <w:r>
        <w:rPr>
          <w:rStyle w:val="VerbatimChar"/>
        </w:rPr>
        <w:t xml:space="preserve">##  3rd Qu.:6.000   3rd Qu.:7.00   3rd Qu.:6.750   3rd Qu.:7.000  </w:t>
      </w:r>
      <w:r>
        <w:br/>
      </w:r>
      <w:r>
        <w:rPr>
          <w:rStyle w:val="VerbatimChar"/>
        </w:rPr>
        <w:t xml:space="preserve">##  Max.   :7.000   Max.   :7.00   Max.   :7.000   Max.   :7.000  </w:t>
      </w:r>
      <w:r>
        <w:br/>
      </w:r>
      <w:r>
        <w:rPr>
          <w:rStyle w:val="VerbatimChar"/>
        </w:rPr>
        <w:t xml:space="preserve">##                                                                </w:t>
      </w:r>
      <w:r>
        <w:br/>
      </w:r>
      <w:r>
        <w:rPr>
          <w:rStyle w:val="VerbatimChar"/>
        </w:rPr>
        <w:t xml:space="preserve">##  F_BloodinUrine F_StomachInflamation  F_Pneumoina     F_Tenderness  </w:t>
      </w:r>
      <w:r>
        <w:br/>
      </w:r>
      <w:r>
        <w:rPr>
          <w:rStyle w:val="VerbatimChar"/>
        </w:rPr>
        <w:t xml:space="preserve">##  Min.   :1.00   Min.   :1.000        Min.   :1.000   Min.   :1.000  </w:t>
      </w:r>
      <w:r>
        <w:br/>
      </w:r>
      <w:r>
        <w:rPr>
          <w:rStyle w:val="VerbatimChar"/>
        </w:rPr>
        <w:t xml:space="preserve">##  1st Qu.:1.00   1st Qu.:3.000        1st Qu.:1.500   1st Qu.:4.000  </w:t>
      </w:r>
      <w:r>
        <w:br/>
      </w:r>
      <w:r>
        <w:rPr>
          <w:rStyle w:val="VerbatimChar"/>
        </w:rPr>
        <w:t xml:space="preserve">##  Median :3.50   Median :4.000        Median :4.000   Median :5.000  </w:t>
      </w:r>
      <w:r>
        <w:br/>
      </w:r>
      <w:r>
        <w:rPr>
          <w:rStyle w:val="VerbatimChar"/>
        </w:rPr>
        <w:t xml:space="preserve">##  Mean   :3.69   Mean   :4.345        Mean   :4.052   Mean   :4.793  </w:t>
      </w:r>
      <w:r>
        <w:br/>
      </w:r>
      <w:r>
        <w:rPr>
          <w:rStyle w:val="VerbatimChar"/>
        </w:rPr>
        <w:t xml:space="preserve">##  3rd Qu.:6.00   3rd Qu.:7.000        3rd Qu.:6.000   3rd Qu.:7.000  </w:t>
      </w:r>
      <w:r>
        <w:br/>
      </w:r>
      <w:r>
        <w:rPr>
          <w:rStyle w:val="VerbatimChar"/>
        </w:rPr>
        <w:t xml:space="preserve">##  Max.   :7.00   Max.   :7.000        Max.   :7.000   Max.   :7.000  </w:t>
      </w:r>
      <w:r>
        <w:br/>
      </w:r>
      <w:r>
        <w:rPr>
          <w:rStyle w:val="VerbatimChar"/>
        </w:rPr>
        <w:t xml:space="preserve">##                                                                     </w:t>
      </w:r>
      <w:r>
        <w:br/>
      </w:r>
      <w:r>
        <w:rPr>
          <w:rStyle w:val="VerbatimChar"/>
        </w:rPr>
        <w:t xml:space="preserve">##    F_Redness       F_Itching         F_Lump       F_MuscleAche  </w:t>
      </w:r>
      <w:r>
        <w:br/>
      </w:r>
      <w:r>
        <w:rPr>
          <w:rStyle w:val="VerbatimChar"/>
        </w:rPr>
        <w:t xml:space="preserve">##  Min.   :1.000   Min.   :1.000   Min.   :1.000   Min.   :1.000  </w:t>
      </w:r>
      <w:r>
        <w:br/>
      </w:r>
      <w:r>
        <w:rPr>
          <w:rStyle w:val="VerbatimChar"/>
        </w:rPr>
        <w:t xml:space="preserve">##  1st Qu.:4.000   1st Qu.:4.000   1st Qu.:2.000   1st Qu.:4.000  </w:t>
      </w:r>
      <w:r>
        <w:br/>
      </w:r>
      <w:r>
        <w:rPr>
          <w:rStyle w:val="VerbatimChar"/>
        </w:rPr>
        <w:t xml:space="preserve">##  Median :5.000   Median :5.000   Median :4.000   Median :5.500  </w:t>
      </w:r>
      <w:r>
        <w:br/>
      </w:r>
      <w:r>
        <w:rPr>
          <w:rStyle w:val="VerbatimChar"/>
        </w:rPr>
        <w:t xml:space="preserve">##  Mean   :4.724   Mean   :5.155   Mean   :4.017   Mean   :5.276  </w:t>
      </w:r>
      <w:r>
        <w:br/>
      </w:r>
      <w:r>
        <w:rPr>
          <w:rStyle w:val="VerbatimChar"/>
        </w:rPr>
        <w:t xml:space="preserve">##  3rd Qu.:6.750   3rd Qu.:7.000   3rd Qu.:6.000   3rd Qu.:7.000  </w:t>
      </w:r>
      <w:r>
        <w:br/>
      </w:r>
      <w:r>
        <w:rPr>
          <w:rStyle w:val="VerbatimChar"/>
        </w:rPr>
        <w:t xml:space="preserve">##  Max.   :7.000   Max.   :7.000   Max.   :7.000   Max.   :7.000  </w:t>
      </w:r>
      <w:r>
        <w:br/>
      </w:r>
      <w:r>
        <w:rPr>
          <w:rStyle w:val="VerbatimChar"/>
        </w:rPr>
        <w:t xml:space="preserve">##                                                                 </w:t>
      </w:r>
      <w:r>
        <w:br/>
      </w:r>
      <w:r>
        <w:rPr>
          <w:rStyle w:val="VerbatimChar"/>
        </w:rPr>
        <w:t xml:space="preserve">##  F_LossofAppetitte   F_Soreness     F_Hoarseness    F_ItchyEyes   </w:t>
      </w:r>
      <w:r>
        <w:br/>
      </w:r>
      <w:r>
        <w:rPr>
          <w:rStyle w:val="VerbatimChar"/>
        </w:rPr>
        <w:t xml:space="preserve">##  Min.   :1.000     Min.   :1.000   Min.   :1.000   Min.   :1.000  </w:t>
      </w:r>
      <w:r>
        <w:br/>
      </w:r>
      <w:r>
        <w:rPr>
          <w:rStyle w:val="VerbatimChar"/>
        </w:rPr>
        <w:t xml:space="preserve">##  1st Qu.:4.000     1st Qu.:4.000   1st Qu.:3.250   1st Qu.:4.000  </w:t>
      </w:r>
      <w:r>
        <w:br/>
      </w:r>
      <w:r>
        <w:rPr>
          <w:rStyle w:val="VerbatimChar"/>
        </w:rPr>
        <w:t xml:space="preserve">##  Median :4.500     Median :5.000   Median :4.000   Median :5.000  </w:t>
      </w:r>
      <w:r>
        <w:br/>
      </w:r>
      <w:r>
        <w:rPr>
          <w:rStyle w:val="VerbatimChar"/>
        </w:rPr>
        <w:t xml:space="preserve">##  Mean   :4.724     Mean   :5.138   Mean   :4.621   Mean   :4.983  </w:t>
      </w:r>
      <w:r>
        <w:br/>
      </w:r>
      <w:r>
        <w:rPr>
          <w:rStyle w:val="VerbatimChar"/>
        </w:rPr>
        <w:t xml:space="preserve">##  3rd Qu.:7.000     3rd Qu.:7.000   3rd Qu.:7.000   3rd Qu.:7.000  </w:t>
      </w:r>
      <w:r>
        <w:br/>
      </w:r>
      <w:r>
        <w:rPr>
          <w:rStyle w:val="VerbatimChar"/>
        </w:rPr>
        <w:t xml:space="preserve">##  Max.   :7.000     Max.   :7.000   Max.   :7.000   Max.   :7.000  </w:t>
      </w:r>
      <w:r>
        <w:br/>
      </w:r>
      <w:r>
        <w:rPr>
          <w:rStyle w:val="VerbatimChar"/>
        </w:rPr>
        <w:t xml:space="preserve">##                                                                   </w:t>
      </w:r>
      <w:r>
        <w:br/>
      </w:r>
      <w:r>
        <w:rPr>
          <w:rStyle w:val="VerbatimChar"/>
        </w:rPr>
        <w:t xml:space="preserve">##  F_NasalCongestion   F_Seizure     F_Deafness     F_Toothache   </w:t>
      </w:r>
      <w:r>
        <w:br/>
      </w:r>
      <w:r>
        <w:rPr>
          <w:rStyle w:val="VerbatimChar"/>
        </w:rPr>
        <w:lastRenderedPageBreak/>
        <w:t xml:space="preserve">##  Min.   :1.000     Min.   :1.0   Min.   :1.000   Min.   :1.000  </w:t>
      </w:r>
      <w:r>
        <w:br/>
      </w:r>
      <w:r>
        <w:rPr>
          <w:rStyle w:val="VerbatimChar"/>
        </w:rPr>
        <w:t xml:space="preserve">##  1st Qu.:4.000     1st Qu.:1.0   1st Qu.:1.000   1st Qu.:4.000  </w:t>
      </w:r>
      <w:r>
        <w:br/>
      </w:r>
      <w:r>
        <w:rPr>
          <w:rStyle w:val="VerbatimChar"/>
        </w:rPr>
        <w:t xml:space="preserve">##  Median :6.000     Median :3.0   Median :4.000   Median :5.000  </w:t>
      </w:r>
      <w:r>
        <w:br/>
      </w:r>
      <w:r>
        <w:rPr>
          <w:rStyle w:val="VerbatimChar"/>
        </w:rPr>
        <w:t xml:space="preserve">##  Mean   :5.466     Mean   :3.5   Mean   :3.759   Mean   :4.828  </w:t>
      </w:r>
      <w:r>
        <w:br/>
      </w:r>
      <w:r>
        <w:rPr>
          <w:rStyle w:val="VerbatimChar"/>
        </w:rPr>
        <w:t xml:space="preserve">##  3rd Qu.:7.000     3rd Qu.:5.0   3rd Qu.:6.000   3rd Qu.:7.000  </w:t>
      </w:r>
      <w:r>
        <w:br/>
      </w:r>
      <w:r>
        <w:rPr>
          <w:rStyle w:val="VerbatimChar"/>
        </w:rPr>
        <w:t xml:space="preserve">##  Max.   :7.000     Max.   :7.0   Max.   :7.000   Max.   :7.000  </w:t>
      </w:r>
      <w:r>
        <w:br/>
      </w:r>
      <w:r>
        <w:rPr>
          <w:rStyle w:val="VerbatimChar"/>
        </w:rPr>
        <w:t xml:space="preserve">##                                                                 </w:t>
      </w:r>
      <w:r>
        <w:br/>
      </w:r>
      <w:r>
        <w:rPr>
          <w:rStyle w:val="VerbatimChar"/>
        </w:rPr>
        <w:t xml:space="preserve">##  F_Paresthesia   F_Lightheaded     F_DryMouth     F_Blindness   </w:t>
      </w:r>
      <w:r>
        <w:br/>
      </w:r>
      <w:r>
        <w:rPr>
          <w:rStyle w:val="VerbatimChar"/>
        </w:rPr>
        <w:t xml:space="preserve">##  Min.   :1.000   Min.   :1.000   Min.   :1.000   Min.   :1.000  </w:t>
      </w:r>
      <w:r>
        <w:br/>
      </w:r>
      <w:r>
        <w:rPr>
          <w:rStyle w:val="VerbatimChar"/>
        </w:rPr>
        <w:t xml:space="preserve">##  1st Qu.:1.000   1st Qu.:3.000   1st Qu.:4.000   1st Qu.:1.000  </w:t>
      </w:r>
      <w:r>
        <w:br/>
      </w:r>
      <w:r>
        <w:rPr>
          <w:rStyle w:val="VerbatimChar"/>
        </w:rPr>
        <w:t xml:space="preserve">##  Median :1.500   Median :4.000   Median :4.000   Median :3.500  </w:t>
      </w:r>
      <w:r>
        <w:br/>
      </w:r>
      <w:r>
        <w:rPr>
          <w:rStyle w:val="VerbatimChar"/>
        </w:rPr>
        <w:t xml:space="preserve">##  Mean   :2.638   Mean   :4.534   Mean   :4.759   Mean   :3.638  </w:t>
      </w:r>
      <w:r>
        <w:br/>
      </w:r>
      <w:r>
        <w:rPr>
          <w:rStyle w:val="VerbatimChar"/>
        </w:rPr>
        <w:t xml:space="preserve">##  3rd Qu.:4.000   3rd Qu.:7.000   3rd Qu.:7.000   3rd Qu.:6.750  </w:t>
      </w:r>
      <w:r>
        <w:br/>
      </w:r>
      <w:r>
        <w:rPr>
          <w:rStyle w:val="VerbatimChar"/>
        </w:rPr>
        <w:t xml:space="preserve">##  Max.   :7.000   Max.   :7.000   Max.   :7.000   Max.   :7.000  </w:t>
      </w:r>
      <w:r>
        <w:br/>
      </w:r>
      <w:r>
        <w:rPr>
          <w:rStyle w:val="VerbatimChar"/>
        </w:rPr>
        <w:t xml:space="preserve">##                                                                 </w:t>
      </w:r>
      <w:r>
        <w:br/>
      </w:r>
      <w:r>
        <w:rPr>
          <w:rStyle w:val="VerbatimChar"/>
        </w:rPr>
        <w:t xml:space="preserve">##  F_BlurredVission F_DoubleVision   F_WeightLoss    F_WeightGain  </w:t>
      </w:r>
      <w:r>
        <w:br/>
      </w:r>
      <w:r>
        <w:rPr>
          <w:rStyle w:val="VerbatimChar"/>
        </w:rPr>
        <w:t xml:space="preserve">##  Min.   :1.000    Min.   :1.000   Min.   :1.000   Min.   :1.000  </w:t>
      </w:r>
      <w:r>
        <w:br/>
      </w:r>
      <w:r>
        <w:rPr>
          <w:rStyle w:val="VerbatimChar"/>
        </w:rPr>
        <w:t xml:space="preserve">##  1st Qu.:2.000    1st Qu.:2.000   1st Qu.:4.000   1st Qu.:4.000  </w:t>
      </w:r>
      <w:r>
        <w:br/>
      </w:r>
      <w:r>
        <w:rPr>
          <w:rStyle w:val="VerbatimChar"/>
        </w:rPr>
        <w:t xml:space="preserve">##  Median :4.000    Median :4.000   Median :4.000   Median :4.500  </w:t>
      </w:r>
      <w:r>
        <w:br/>
      </w:r>
      <w:r>
        <w:rPr>
          <w:rStyle w:val="VerbatimChar"/>
        </w:rPr>
        <w:t xml:space="preserve">##  Mean   :4.138    Mean   :3.879   Mean   :4.741   Mean   :4.879  </w:t>
      </w:r>
      <w:r>
        <w:br/>
      </w:r>
      <w:r>
        <w:rPr>
          <w:rStyle w:val="VerbatimChar"/>
        </w:rPr>
        <w:t xml:space="preserve">##  3rd Qu.:7.000    3rd Qu.:6.000   3rd Qu.:7.000   3rd Qu.:7.000  </w:t>
      </w:r>
      <w:r>
        <w:br/>
      </w:r>
      <w:r>
        <w:rPr>
          <w:rStyle w:val="VerbatimChar"/>
        </w:rPr>
        <w:t xml:space="preserve">##  Max.   :7.000    Max.   :7.000   Max.   :7.000   Max.   :7.000  </w:t>
      </w:r>
      <w:r>
        <w:br/>
      </w:r>
      <w:r>
        <w:rPr>
          <w:rStyle w:val="VerbatimChar"/>
        </w:rPr>
        <w:t xml:space="preserve">##                                                                  </w:t>
      </w:r>
      <w:r>
        <w:br/>
      </w:r>
      <w:r>
        <w:rPr>
          <w:rStyle w:val="VerbatimChar"/>
        </w:rPr>
        <w:t xml:space="preserve">##   F_ChestPain     F_Convulsion     F_Anxiety       F_Bleeding   </w:t>
      </w:r>
      <w:r>
        <w:br/>
      </w:r>
      <w:r>
        <w:rPr>
          <w:rStyle w:val="VerbatimChar"/>
        </w:rPr>
        <w:t xml:space="preserve">##  Min.   :1.000   Min.   :1.000   Min.   :1.000   Min.   :1.000  </w:t>
      </w:r>
      <w:r>
        <w:br/>
      </w:r>
      <w:r>
        <w:rPr>
          <w:rStyle w:val="VerbatimChar"/>
        </w:rPr>
        <w:t xml:space="preserve">##  1st Qu.:2.000   1st Qu.:1.000   1st Qu.:4.000   1st Qu.:3.250  </w:t>
      </w:r>
      <w:r>
        <w:br/>
      </w:r>
      <w:r>
        <w:rPr>
          <w:rStyle w:val="VerbatimChar"/>
        </w:rPr>
        <w:t xml:space="preserve">##  Median :4.000   Median :3.000   Median :6.000   Median :4.500  </w:t>
      </w:r>
      <w:r>
        <w:br/>
      </w:r>
      <w:r>
        <w:rPr>
          <w:rStyle w:val="VerbatimChar"/>
        </w:rPr>
        <w:t xml:space="preserve">##  Mean   :4.138   Mean   :3.345   Mean   :5.362   Mean   :4.707  </w:t>
      </w:r>
      <w:r>
        <w:br/>
      </w:r>
      <w:r>
        <w:rPr>
          <w:rStyle w:val="VerbatimChar"/>
        </w:rPr>
        <w:t xml:space="preserve">##  3rd Qu.:6.750   3rd Qu.:5.000   3rd Qu.:7.000   3rd Qu.:7.000  </w:t>
      </w:r>
      <w:r>
        <w:br/>
      </w:r>
      <w:r>
        <w:rPr>
          <w:rStyle w:val="VerbatimChar"/>
        </w:rPr>
        <w:t xml:space="preserve">##  Max.   :7.000   Max.   :7.000   Max.   :7.000   Max.   :7.000  </w:t>
      </w:r>
      <w:r>
        <w:br/>
      </w:r>
      <w:r>
        <w:rPr>
          <w:rStyle w:val="VerbatimChar"/>
        </w:rPr>
        <w:t xml:space="preserve">##                                                                 </w:t>
      </w:r>
      <w:r>
        <w:br/>
      </w:r>
      <w:r>
        <w:rPr>
          <w:rStyle w:val="VerbatimChar"/>
        </w:rPr>
        <w:t xml:space="preserve">##   F_Depression   F_Hallucination   F_Insomnia      F_Paranoia   </w:t>
      </w:r>
      <w:r>
        <w:br/>
      </w:r>
      <w:r>
        <w:rPr>
          <w:rStyle w:val="VerbatimChar"/>
        </w:rPr>
        <w:t xml:space="preserve">##  Min.   :1.000   Min.   :1.000   Min.   :1.000   Min.   :1.000  </w:t>
      </w:r>
      <w:r>
        <w:br/>
      </w:r>
      <w:r>
        <w:rPr>
          <w:rStyle w:val="VerbatimChar"/>
        </w:rPr>
        <w:t xml:space="preserve">##  1st Qu.:4.000   1st Qu.:1.000   1st Qu.:4.000   1st Qu.:2.000  </w:t>
      </w:r>
      <w:r>
        <w:br/>
      </w:r>
      <w:r>
        <w:rPr>
          <w:rStyle w:val="VerbatimChar"/>
        </w:rPr>
        <w:t xml:space="preserve">##  Median :6.000   Median :4.000   Median :5.000   Median :4.000  </w:t>
      </w:r>
      <w:r>
        <w:br/>
      </w:r>
      <w:r>
        <w:rPr>
          <w:rStyle w:val="VerbatimChar"/>
        </w:rPr>
        <w:t xml:space="preserve">##  Mean   :5.207   Mean   :3.931   Mean   :4.983   Mean   :3.897  </w:t>
      </w:r>
      <w:r>
        <w:br/>
      </w:r>
      <w:r>
        <w:rPr>
          <w:rStyle w:val="VerbatimChar"/>
        </w:rPr>
        <w:t xml:space="preserve">##  3rd Qu.:7.000   3rd Qu.:7.000   3rd Qu.:7.000   3rd Qu.:6.000  </w:t>
      </w:r>
      <w:r>
        <w:br/>
      </w:r>
      <w:r>
        <w:rPr>
          <w:rStyle w:val="VerbatimChar"/>
        </w:rPr>
        <w:t xml:space="preserve">##  Max.   :7.000   Max.   :7.000   Max.   :7.000   Max.   :7.000  </w:t>
      </w:r>
      <w:r>
        <w:br/>
      </w:r>
      <w:r>
        <w:rPr>
          <w:rStyle w:val="VerbatimChar"/>
        </w:rPr>
        <w:t xml:space="preserve">##                                                                 </w:t>
      </w:r>
      <w:r>
        <w:br/>
      </w:r>
      <w:r>
        <w:rPr>
          <w:rStyle w:val="VerbatimChar"/>
        </w:rPr>
        <w:t xml:space="preserve">##      F_Tics       F_Arrythmia         Age            Gender   English  </w:t>
      </w:r>
      <w:r>
        <w:br/>
      </w:r>
      <w:r>
        <w:rPr>
          <w:rStyle w:val="VerbatimChar"/>
        </w:rPr>
        <w:t xml:space="preserve">##  Min.   :1.000   Min.   :1.000   Min.   :19.00   Female :36   Yes :58  </w:t>
      </w:r>
      <w:r>
        <w:br/>
      </w:r>
      <w:r>
        <w:rPr>
          <w:rStyle w:val="VerbatimChar"/>
        </w:rPr>
        <w:t xml:space="preserve">##  1st Qu.:1.000   1st Qu.:1.000   1st Qu.:27.25   Male   :22            </w:t>
      </w:r>
      <w:r>
        <w:br/>
      </w:r>
      <w:r>
        <w:rPr>
          <w:rStyle w:val="VerbatimChar"/>
        </w:rPr>
        <w:t xml:space="preserve">##  Median :3.000   Median :4.000   Median :35.50                         </w:t>
      </w:r>
      <w:r>
        <w:br/>
      </w:r>
      <w:r>
        <w:rPr>
          <w:rStyle w:val="VerbatimChar"/>
        </w:rPr>
        <w:t xml:space="preserve">##  Mean   :3.552   Mean   :3.397   Mean   :38.10                         </w:t>
      </w:r>
      <w:r>
        <w:br/>
      </w:r>
      <w:r>
        <w:rPr>
          <w:rStyle w:val="VerbatimChar"/>
        </w:rPr>
        <w:t xml:space="preserve">##  3rd Qu.:5.750   3rd Qu.:5.000   3rd Qu.:48.75                         </w:t>
      </w:r>
      <w:r>
        <w:br/>
      </w:r>
      <w:r>
        <w:rPr>
          <w:rStyle w:val="VerbatimChar"/>
        </w:rPr>
        <w:t xml:space="preserve">##  Max.   :7.000   Max.   :7.000   Max.   :76.00                         </w:t>
      </w:r>
      <w:r>
        <w:br/>
      </w:r>
      <w:r>
        <w:rPr>
          <w:rStyle w:val="VerbatimChar"/>
        </w:rPr>
        <w:t xml:space="preserve">##                                                                        </w:t>
      </w:r>
      <w:r>
        <w:br/>
      </w:r>
      <w:r>
        <w:rPr>
          <w:rStyle w:val="VerbatimChar"/>
        </w:rPr>
        <w:t xml:space="preserve">##     X             X.1         </w:t>
      </w:r>
      <w:r>
        <w:br/>
      </w:r>
      <w:r>
        <w:rPr>
          <w:rStyle w:val="VerbatimChar"/>
        </w:rPr>
        <w:t xml:space="preserve">##  Mode:logical   Mode:logical  </w:t>
      </w:r>
      <w:r>
        <w:br/>
      </w:r>
      <w:r>
        <w:rPr>
          <w:rStyle w:val="VerbatimChar"/>
        </w:rPr>
        <w:t xml:space="preserve">##  NA's:58        NA's:58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p>
    <w:p w:rsidR="00A8550E" w:rsidRDefault="00A8550E" w:rsidP="00A8550E">
      <w:pPr>
        <w:pStyle w:val="SourceCode"/>
      </w:pPr>
      <w:r>
        <w:rPr>
          <w:rStyle w:val="CommentTok"/>
        </w:rPr>
        <w:t># Descriptives for participants</w:t>
      </w:r>
      <w:r>
        <w:br/>
      </w:r>
      <w:r>
        <w:rPr>
          <w:rStyle w:val="KeywordTok"/>
        </w:rPr>
        <w:t>length</w:t>
      </w:r>
      <w:r>
        <w:rPr>
          <w:rStyle w:val="NormalTok"/>
        </w:rPr>
        <w:t xml:space="preserve">(pretest1$Answer) </w:t>
      </w:r>
      <w:r>
        <w:rPr>
          <w:rStyle w:val="CommentTok"/>
        </w:rPr>
        <w:t># Number of participants = 58</w:t>
      </w:r>
    </w:p>
    <w:p w:rsidR="00A8550E" w:rsidRDefault="00A8550E" w:rsidP="00A8550E">
      <w:pPr>
        <w:pStyle w:val="SourceCode"/>
      </w:pPr>
      <w:r>
        <w:rPr>
          <w:rStyle w:val="VerbatimChar"/>
        </w:rPr>
        <w:t>## [1] 58</w:t>
      </w:r>
    </w:p>
    <w:p w:rsidR="00A8550E" w:rsidRDefault="00A8550E" w:rsidP="00A8550E">
      <w:pPr>
        <w:pStyle w:val="SourceCode"/>
      </w:pPr>
      <w:r>
        <w:rPr>
          <w:rStyle w:val="KeywordTok"/>
        </w:rPr>
        <w:t>mean</w:t>
      </w:r>
      <w:r>
        <w:rPr>
          <w:rStyle w:val="NormalTok"/>
        </w:rPr>
        <w:t xml:space="preserve">(pretest1$Age) </w:t>
      </w:r>
      <w:r>
        <w:rPr>
          <w:rStyle w:val="CommentTok"/>
        </w:rPr>
        <w:t># Average age = 38.10</w:t>
      </w:r>
    </w:p>
    <w:p w:rsidR="00A8550E" w:rsidRDefault="00A8550E" w:rsidP="00A8550E">
      <w:pPr>
        <w:pStyle w:val="SourceCode"/>
      </w:pPr>
      <w:r>
        <w:rPr>
          <w:rStyle w:val="VerbatimChar"/>
        </w:rPr>
        <w:t>## [1] 38.10345</w:t>
      </w:r>
    </w:p>
    <w:p w:rsidR="00A8550E" w:rsidRDefault="00A8550E" w:rsidP="00A8550E">
      <w:pPr>
        <w:pStyle w:val="SourceCode"/>
      </w:pPr>
      <w:r>
        <w:rPr>
          <w:rStyle w:val="KeywordTok"/>
        </w:rPr>
        <w:t>sd</w:t>
      </w:r>
      <w:r>
        <w:rPr>
          <w:rStyle w:val="NormalTok"/>
        </w:rPr>
        <w:t xml:space="preserve">(pretest1$Age) </w:t>
      </w:r>
      <w:r>
        <w:rPr>
          <w:rStyle w:val="CommentTok"/>
        </w:rPr>
        <w:t># SD age = 14.10</w:t>
      </w:r>
    </w:p>
    <w:p w:rsidR="00A8550E" w:rsidRDefault="00A8550E" w:rsidP="00A8550E">
      <w:pPr>
        <w:pStyle w:val="SourceCode"/>
      </w:pPr>
      <w:r>
        <w:rPr>
          <w:rStyle w:val="VerbatimChar"/>
        </w:rPr>
        <w:lastRenderedPageBreak/>
        <w:t>## [1] 14.10075</w:t>
      </w:r>
    </w:p>
    <w:p w:rsidR="00A8550E" w:rsidRDefault="00A8550E" w:rsidP="00A8550E">
      <w:pPr>
        <w:pStyle w:val="SourceCode"/>
      </w:pPr>
      <w:r>
        <w:rPr>
          <w:rStyle w:val="KeywordTok"/>
        </w:rPr>
        <w:t>range</w:t>
      </w:r>
      <w:r>
        <w:rPr>
          <w:rStyle w:val="NormalTok"/>
        </w:rPr>
        <w:t xml:space="preserve">(pretest1$Age) </w:t>
      </w:r>
      <w:r>
        <w:rPr>
          <w:rStyle w:val="CommentTok"/>
        </w:rPr>
        <w:t># range age = 19-76</w:t>
      </w:r>
    </w:p>
    <w:p w:rsidR="00A8550E" w:rsidRDefault="00A8550E" w:rsidP="00A8550E">
      <w:pPr>
        <w:pStyle w:val="SourceCode"/>
      </w:pPr>
      <w:r>
        <w:rPr>
          <w:rStyle w:val="VerbatimChar"/>
        </w:rPr>
        <w:t>## [1] 19 76</w:t>
      </w:r>
    </w:p>
    <w:p w:rsidR="00A8550E" w:rsidRDefault="00A8550E" w:rsidP="00A8550E">
      <w:pPr>
        <w:pStyle w:val="SourceCode"/>
      </w:pPr>
      <w:r>
        <w:rPr>
          <w:rStyle w:val="KeywordTok"/>
        </w:rPr>
        <w:t>table</w:t>
      </w:r>
      <w:r>
        <w:rPr>
          <w:rStyle w:val="NormalTok"/>
        </w:rPr>
        <w:t xml:space="preserve">(pretest1$Gender) </w:t>
      </w:r>
      <w:r>
        <w:rPr>
          <w:rStyle w:val="CommentTok"/>
        </w:rPr>
        <w:t># Number of males (22) and females (36)</w:t>
      </w:r>
    </w:p>
    <w:p w:rsidR="00A8550E" w:rsidRDefault="00A8550E" w:rsidP="00A8550E">
      <w:pPr>
        <w:pStyle w:val="SourceCode"/>
      </w:pPr>
      <w:r>
        <w:rPr>
          <w:rStyle w:val="VerbatimChar"/>
        </w:rPr>
        <w:t xml:space="preserve">## </w:t>
      </w:r>
      <w:r>
        <w:br/>
      </w:r>
      <w:r>
        <w:rPr>
          <w:rStyle w:val="VerbatimChar"/>
        </w:rPr>
        <w:t xml:space="preserve">## Female    Male  </w:t>
      </w:r>
      <w:r>
        <w:br/>
      </w:r>
      <w:r>
        <w:rPr>
          <w:rStyle w:val="VerbatimChar"/>
        </w:rPr>
        <w:t>##      36      22</w:t>
      </w:r>
    </w:p>
    <w:p w:rsidR="00A8550E" w:rsidRDefault="00A8550E" w:rsidP="00A8550E">
      <w:pPr>
        <w:pStyle w:val="SourceCode"/>
      </w:pPr>
      <w:r>
        <w:rPr>
          <w:rStyle w:val="CommentTok"/>
        </w:rPr>
        <w:t># Open Dataset with means and sds for severity and familiarity</w:t>
      </w:r>
      <w:r>
        <w:br/>
      </w:r>
      <w:r>
        <w:rPr>
          <w:rStyle w:val="NormalTok"/>
        </w:rPr>
        <w:t>sevfam&lt;-</w:t>
      </w:r>
      <w:r>
        <w:rPr>
          <w:rStyle w:val="KeywordTok"/>
        </w:rPr>
        <w:t>read.csv</w:t>
      </w:r>
      <w:r>
        <w:rPr>
          <w:rStyle w:val="NormalTok"/>
        </w:rPr>
        <w:t>(</w:t>
      </w:r>
      <w:r>
        <w:rPr>
          <w:rStyle w:val="StringTok"/>
        </w:rPr>
        <w:t>"C://sevfammeansd.csv"</w:t>
      </w:r>
      <w:r>
        <w:rPr>
          <w:rStyle w:val="NormalTok"/>
        </w:rPr>
        <w:t>)</w:t>
      </w:r>
      <w:r>
        <w:br/>
      </w:r>
      <w:r>
        <w:rPr>
          <w:rStyle w:val="KeywordTok"/>
        </w:rPr>
        <w:t>str</w:t>
      </w:r>
      <w:r>
        <w:rPr>
          <w:rStyle w:val="NormalTok"/>
        </w:rPr>
        <w:t>(sevfam)</w:t>
      </w:r>
    </w:p>
    <w:p w:rsidR="00A8550E" w:rsidRDefault="00A8550E" w:rsidP="00A8550E">
      <w:pPr>
        <w:pStyle w:val="SourceCode"/>
      </w:pPr>
      <w:r>
        <w:rPr>
          <w:rStyle w:val="VerbatimChar"/>
        </w:rPr>
        <w:t>## 'data.frame':    55 obs. of  5 variables:</w:t>
      </w:r>
      <w:r>
        <w:br/>
      </w:r>
      <w:r>
        <w:rPr>
          <w:rStyle w:val="VerbatimChar"/>
        </w:rPr>
        <w:t>##  $ X               : Factor w/ 54 levels "AbdominalPain",..: 26 12 21 40 43 40 9 47 11 35 ...</w:t>
      </w:r>
      <w:r>
        <w:br/>
      </w:r>
      <w:r>
        <w:rPr>
          <w:rStyle w:val="VerbatimChar"/>
        </w:rPr>
        <w:t>##  $ Severity_mean   : num  2.83 2.93 4.66 4.19 4.02 ...</w:t>
      </w:r>
      <w:r>
        <w:br/>
      </w:r>
      <w:r>
        <w:rPr>
          <w:rStyle w:val="VerbatimChar"/>
        </w:rPr>
        <w:t>##  $ Severity_sd     : num  1.53 1.62 1.28 1.3 1.43 ...</w:t>
      </w:r>
      <w:r>
        <w:br/>
      </w:r>
      <w:r>
        <w:rPr>
          <w:rStyle w:val="VerbatimChar"/>
        </w:rPr>
        <w:t>##  $ Familiarity_Mean: num  5.33 5.52 5.52 5.07 5.14 ...</w:t>
      </w:r>
      <w:r>
        <w:br/>
      </w:r>
      <w:r>
        <w:rPr>
          <w:rStyle w:val="VerbatimChar"/>
        </w:rPr>
        <w:t>##  $ Familiarity_SD  : num  1.67 1.78 1.55 1.75 1.81 ...</w:t>
      </w:r>
    </w:p>
    <w:p w:rsidR="00A8550E" w:rsidRDefault="00A8550E" w:rsidP="00A8550E">
      <w:pPr>
        <w:pStyle w:val="SourceCode"/>
      </w:pPr>
      <w:r>
        <w:rPr>
          <w:rStyle w:val="KeywordTok"/>
        </w:rPr>
        <w:t>head</w:t>
      </w:r>
      <w:r>
        <w:rPr>
          <w:rStyle w:val="NormalTok"/>
        </w:rPr>
        <w:t>(sevfam)</w:t>
      </w:r>
    </w:p>
    <w:p w:rsidR="00A8550E" w:rsidRDefault="00A8550E" w:rsidP="00A8550E">
      <w:pPr>
        <w:pStyle w:val="SourceCode"/>
      </w:pPr>
      <w:r>
        <w:rPr>
          <w:rStyle w:val="VerbatimChar"/>
        </w:rPr>
        <w:t>##              X Severity_mean Severity_sd Familiarity_Mean Familiarity_SD</w:t>
      </w:r>
      <w:r>
        <w:br/>
      </w:r>
      <w:r>
        <w:rPr>
          <w:rStyle w:val="VerbatimChar"/>
        </w:rPr>
        <w:t>## 1 Irritability      2.827586    1.534834         5.327586       1.668994</w:t>
      </w:r>
      <w:r>
        <w:br/>
      </w:r>
      <w:r>
        <w:rPr>
          <w:rStyle w:val="VerbatimChar"/>
        </w:rPr>
        <w:t>## 2       Crying      2.931034    1.620722         5.517241       1.779428</w:t>
      </w:r>
      <w:r>
        <w:br/>
      </w:r>
      <w:r>
        <w:rPr>
          <w:rStyle w:val="VerbatimChar"/>
        </w:rPr>
        <w:t>## 3        Fever      4.655172    1.278043         5.517241       1.547396</w:t>
      </w:r>
      <w:r>
        <w:br/>
      </w:r>
      <w:r>
        <w:rPr>
          <w:rStyle w:val="VerbatimChar"/>
        </w:rPr>
        <w:t>## 4         Rash      4.189655    1.303933         5.068966       1.745793</w:t>
      </w:r>
      <w:r>
        <w:br/>
      </w:r>
      <w:r>
        <w:rPr>
          <w:rStyle w:val="VerbatimChar"/>
        </w:rPr>
        <w:t>## 5    Shivering      4.017241    1.432595         5.137931       1.810770</w:t>
      </w:r>
      <w:r>
        <w:br/>
      </w:r>
      <w:r>
        <w:rPr>
          <w:rStyle w:val="VerbatimChar"/>
        </w:rPr>
        <w:t>## 6         Rash      4.172414    1.352554         5.051724       1.781212</w:t>
      </w:r>
    </w:p>
    <w:p w:rsidR="00A8550E" w:rsidRDefault="00A8550E" w:rsidP="00A8550E">
      <w:pPr>
        <w:pStyle w:val="SourceCode"/>
      </w:pPr>
      <w:r>
        <w:rPr>
          <w:rStyle w:val="KeywordTok"/>
        </w:rPr>
        <w:t>tail</w:t>
      </w:r>
      <w:r>
        <w:rPr>
          <w:rStyle w:val="NormalTok"/>
        </w:rPr>
        <w:t>(sevfam)</w:t>
      </w:r>
    </w:p>
    <w:p w:rsidR="00A8550E" w:rsidRDefault="00A8550E" w:rsidP="00A8550E">
      <w:pPr>
        <w:pStyle w:val="SourceCode"/>
      </w:pPr>
      <w:r>
        <w:rPr>
          <w:rStyle w:val="VerbatimChar"/>
        </w:rPr>
        <w:t>##                 X Severity_mean Severity_sd Familiarity_Mean</w:t>
      </w:r>
      <w:r>
        <w:br/>
      </w:r>
      <w:r>
        <w:rPr>
          <w:rStyle w:val="VerbatimChar"/>
        </w:rPr>
        <w:t>## 50     Depression      4.517241    1.635584         5.206897</w:t>
      </w:r>
      <w:r>
        <w:br/>
      </w:r>
      <w:r>
        <w:rPr>
          <w:rStyle w:val="VerbatimChar"/>
        </w:rPr>
        <w:t>## 51 Hallucinations      5.362069    1.629748         3.931034</w:t>
      </w:r>
      <w:r>
        <w:br/>
      </w:r>
      <w:r>
        <w:rPr>
          <w:rStyle w:val="VerbatimChar"/>
        </w:rPr>
        <w:t>## 52       Insomnia      4.327586    1.604685         4.982759</w:t>
      </w:r>
      <w:r>
        <w:br/>
      </w:r>
      <w:r>
        <w:rPr>
          <w:rStyle w:val="VerbatimChar"/>
        </w:rPr>
        <w:t>## 53       Paranoia      5.086207    1.678392         3.896552</w:t>
      </w:r>
      <w:r>
        <w:br/>
      </w:r>
      <w:r>
        <w:rPr>
          <w:rStyle w:val="VerbatimChar"/>
        </w:rPr>
        <w:t>## 54           Tics      4.344828    1.550911         3.551724</w:t>
      </w:r>
      <w:r>
        <w:br/>
      </w:r>
      <w:r>
        <w:rPr>
          <w:rStyle w:val="VerbatimChar"/>
        </w:rPr>
        <w:t>## 55      Arrythmia      5.293103    1.486886         3.396552</w:t>
      </w:r>
      <w:r>
        <w:br/>
      </w:r>
      <w:r>
        <w:rPr>
          <w:rStyle w:val="VerbatimChar"/>
        </w:rPr>
        <w:t>##    Familiarity_SD</w:t>
      </w:r>
      <w:r>
        <w:br/>
      </w:r>
      <w:r>
        <w:rPr>
          <w:rStyle w:val="VerbatimChar"/>
        </w:rPr>
        <w:t>## 50       2.049892</w:t>
      </w:r>
      <w:r>
        <w:br/>
      </w:r>
      <w:r>
        <w:rPr>
          <w:rStyle w:val="VerbatimChar"/>
        </w:rPr>
        <w:t>## 51       2.426911</w:t>
      </w:r>
      <w:r>
        <w:br/>
      </w:r>
      <w:r>
        <w:rPr>
          <w:rStyle w:val="VerbatimChar"/>
        </w:rPr>
        <w:t>## 52       1.914775</w:t>
      </w:r>
      <w:r>
        <w:br/>
      </w:r>
      <w:r>
        <w:rPr>
          <w:rStyle w:val="VerbatimChar"/>
        </w:rPr>
        <w:t>## 53       2.337262</w:t>
      </w:r>
      <w:r>
        <w:br/>
      </w:r>
      <w:r>
        <w:rPr>
          <w:rStyle w:val="VerbatimChar"/>
        </w:rPr>
        <w:t>## 54       2.264698</w:t>
      </w:r>
      <w:r>
        <w:br/>
      </w:r>
      <w:r>
        <w:rPr>
          <w:rStyle w:val="VerbatimChar"/>
        </w:rPr>
        <w:t>## 55       2.068474</w:t>
      </w:r>
    </w:p>
    <w:p w:rsidR="00A8550E" w:rsidRDefault="00A8550E" w:rsidP="00A8550E">
      <w:pPr>
        <w:pStyle w:val="SourceCode"/>
      </w:pPr>
      <w:r>
        <w:rPr>
          <w:rStyle w:val="KeywordTok"/>
        </w:rPr>
        <w:t>summary</w:t>
      </w:r>
      <w:r>
        <w:rPr>
          <w:rStyle w:val="NormalTok"/>
        </w:rPr>
        <w:t>(sevfam)</w:t>
      </w:r>
    </w:p>
    <w:p w:rsidR="00A8550E" w:rsidRDefault="00A8550E" w:rsidP="00A8550E">
      <w:pPr>
        <w:pStyle w:val="SourceCode"/>
      </w:pPr>
      <w:r>
        <w:rPr>
          <w:rStyle w:val="VerbatimChar"/>
        </w:rPr>
        <w:t>##              X      Severity_mean    Severity_sd    Familiarity_Mean</w:t>
      </w:r>
      <w:r>
        <w:br/>
      </w:r>
      <w:r>
        <w:rPr>
          <w:rStyle w:val="VerbatimChar"/>
        </w:rPr>
        <w:t xml:space="preserve">##  Rash         : 2   Min.   :2.724   Min.   :1.173   Min.   :2.638   </w:t>
      </w:r>
      <w:r>
        <w:br/>
      </w:r>
      <w:r>
        <w:rPr>
          <w:rStyle w:val="VerbatimChar"/>
        </w:rPr>
        <w:t xml:space="preserve">##  AbdominalPain: 1   1st Qu.:3.767   1st Qu.:1.371   1st Qu.:4.138   </w:t>
      </w:r>
      <w:r>
        <w:br/>
      </w:r>
      <w:r>
        <w:rPr>
          <w:rStyle w:val="VerbatimChar"/>
        </w:rPr>
        <w:t xml:space="preserve">##  Anxiety      : 1   Median :4.224   Median :1.436   Median :4.810   </w:t>
      </w:r>
      <w:r>
        <w:br/>
      </w:r>
      <w:r>
        <w:rPr>
          <w:rStyle w:val="VerbatimChar"/>
        </w:rPr>
        <w:t xml:space="preserve">##  Arrythmia    : 1   Mean   :4.400   Mean   :1.452   Mean   :4.696   </w:t>
      </w:r>
      <w:r>
        <w:br/>
      </w:r>
      <w:r>
        <w:rPr>
          <w:rStyle w:val="VerbatimChar"/>
        </w:rPr>
        <w:t xml:space="preserve">##  Bleeding     : 1   3rd Qu.:5.121   3rd Qu.:1.538   3rd Qu.:5.241   </w:t>
      </w:r>
      <w:r>
        <w:br/>
      </w:r>
      <w:r>
        <w:rPr>
          <w:rStyle w:val="VerbatimChar"/>
        </w:rPr>
        <w:t xml:space="preserve">##  Blindness    : 1   Max.   :6.017   Max.   :1.701   Max.   :5.828   </w:t>
      </w:r>
      <w:r>
        <w:br/>
      </w:r>
      <w:r>
        <w:rPr>
          <w:rStyle w:val="VerbatimChar"/>
        </w:rPr>
        <w:t xml:space="preserve">##  (Other)      :48                                                   </w:t>
      </w:r>
      <w:r>
        <w:br/>
      </w:r>
      <w:r>
        <w:rPr>
          <w:rStyle w:val="VerbatimChar"/>
        </w:rPr>
        <w:t xml:space="preserve">##  Familiarity_SD </w:t>
      </w:r>
      <w:r>
        <w:br/>
      </w:r>
      <w:r>
        <w:rPr>
          <w:rStyle w:val="VerbatimChar"/>
        </w:rPr>
        <w:t xml:space="preserve">##  Min.   :1.429  </w:t>
      </w:r>
      <w:r>
        <w:br/>
      </w:r>
      <w:r>
        <w:rPr>
          <w:rStyle w:val="VerbatimChar"/>
        </w:rPr>
        <w:t xml:space="preserve">##  1st Qu.:1.780  </w:t>
      </w:r>
      <w:r>
        <w:br/>
      </w:r>
      <w:r>
        <w:rPr>
          <w:rStyle w:val="VerbatimChar"/>
        </w:rPr>
        <w:t xml:space="preserve">##  Median :1.922  </w:t>
      </w:r>
      <w:r>
        <w:br/>
      </w:r>
      <w:r>
        <w:rPr>
          <w:rStyle w:val="VerbatimChar"/>
        </w:rPr>
        <w:t xml:space="preserve">##  Mean   :1.950  </w:t>
      </w:r>
      <w:r>
        <w:br/>
      </w:r>
      <w:r>
        <w:rPr>
          <w:rStyle w:val="VerbatimChar"/>
        </w:rPr>
        <w:lastRenderedPageBreak/>
        <w:t xml:space="preserve">##  3rd Qu.:2.122  </w:t>
      </w:r>
      <w:r>
        <w:br/>
      </w:r>
      <w:r>
        <w:rPr>
          <w:rStyle w:val="VerbatimChar"/>
        </w:rPr>
        <w:t xml:space="preserve">##  Max.   :2.490  </w:t>
      </w:r>
      <w:r>
        <w:br/>
      </w:r>
      <w:r>
        <w:rPr>
          <w:rStyle w:val="VerbatimChar"/>
        </w:rPr>
        <w:t xml:space="preserve">## </w:t>
      </w:r>
    </w:p>
    <w:p w:rsidR="00A8550E" w:rsidRDefault="00A8550E" w:rsidP="00A8550E">
      <w:pPr>
        <w:pStyle w:val="SourceCode"/>
      </w:pPr>
      <w:r>
        <w:rPr>
          <w:rStyle w:val="CommentTok"/>
        </w:rPr>
        <w:t># Selection of Symptoms with Mean of Familiarity &gt; 4.5 and SD of Severity &gt;1.3</w:t>
      </w:r>
      <w:r>
        <w:br/>
      </w:r>
      <w:r>
        <w:rPr>
          <w:rStyle w:val="NormalTok"/>
        </w:rPr>
        <w:t xml:space="preserve">selection&lt;-sevfam[ </w:t>
      </w:r>
      <w:r>
        <w:rPr>
          <w:rStyle w:val="KeywordTok"/>
        </w:rPr>
        <w:t>which</w:t>
      </w:r>
      <w:r>
        <w:rPr>
          <w:rStyle w:val="NormalTok"/>
        </w:rPr>
        <w:t>(sevfam$Familiarity_Mean &gt;</w:t>
      </w:r>
      <w:r>
        <w:rPr>
          <w:rStyle w:val="StringTok"/>
        </w:rPr>
        <w:t xml:space="preserve"> </w:t>
      </w:r>
      <w:r>
        <w:rPr>
          <w:rStyle w:val="FloatTok"/>
        </w:rPr>
        <w:t>4.5</w:t>
      </w:r>
      <w:r>
        <w:rPr>
          <w:rStyle w:val="NormalTok"/>
        </w:rPr>
        <w:t xml:space="preserve"> &amp;</w:t>
      </w:r>
      <w:r>
        <w:rPr>
          <w:rStyle w:val="StringTok"/>
        </w:rPr>
        <w:t xml:space="preserve"> </w:t>
      </w:r>
      <w:r>
        <w:rPr>
          <w:rStyle w:val="NormalTok"/>
        </w:rPr>
        <w:t>sevfam$Severity_sd&gt;</w:t>
      </w:r>
      <w:r>
        <w:rPr>
          <w:rStyle w:val="FloatTok"/>
        </w:rPr>
        <w:t>1.3</w:t>
      </w:r>
      <w:r>
        <w:rPr>
          <w:rStyle w:val="NormalTok"/>
        </w:rPr>
        <w:t>), ]</w:t>
      </w:r>
      <w:r>
        <w:br/>
      </w:r>
      <w:r>
        <w:rPr>
          <w:rStyle w:val="NormalTok"/>
        </w:rPr>
        <w:t>selection</w:t>
      </w:r>
    </w:p>
    <w:p w:rsidR="00A8550E" w:rsidRDefault="00A8550E" w:rsidP="00A8550E">
      <w:pPr>
        <w:pStyle w:val="SourceCode"/>
      </w:pPr>
      <w:r>
        <w:rPr>
          <w:rStyle w:val="VerbatimChar"/>
        </w:rPr>
        <w:t>##                 X Severity_mean Severity_sd Familiarity_Mean</w:t>
      </w:r>
      <w:r>
        <w:br/>
      </w:r>
      <w:r>
        <w:rPr>
          <w:rStyle w:val="VerbatimChar"/>
        </w:rPr>
        <w:t>## 1    Irritability      2.827586    1.534834         5.327586</w:t>
      </w:r>
      <w:r>
        <w:br/>
      </w:r>
      <w:r>
        <w:rPr>
          <w:rStyle w:val="VerbatimChar"/>
        </w:rPr>
        <w:t>## 2          Crying      2.931034    1.620722         5.517241</w:t>
      </w:r>
      <w:r>
        <w:br/>
      </w:r>
      <w:r>
        <w:rPr>
          <w:rStyle w:val="VerbatimChar"/>
        </w:rPr>
        <w:t>## 4            Rash      4.189655    1.303933         5.068966</w:t>
      </w:r>
      <w:r>
        <w:br/>
      </w:r>
      <w:r>
        <w:rPr>
          <w:rStyle w:val="VerbatimChar"/>
        </w:rPr>
        <w:t>## 5       Shivering      4.017241    1.432595         5.137931</w:t>
      </w:r>
      <w:r>
        <w:br/>
      </w:r>
      <w:r>
        <w:rPr>
          <w:rStyle w:val="VerbatimChar"/>
        </w:rPr>
        <w:t>## 6            Rash      4.172414    1.352554         5.051724</w:t>
      </w:r>
      <w:r>
        <w:br/>
      </w:r>
      <w:r>
        <w:rPr>
          <w:rStyle w:val="VerbatimChar"/>
        </w:rPr>
        <w:t>## 7          Chills      4.017241    1.317778         5.068966</w:t>
      </w:r>
      <w:r>
        <w:br/>
      </w:r>
      <w:r>
        <w:rPr>
          <w:rStyle w:val="VerbatimChar"/>
        </w:rPr>
        <w:t>## 8        Swelling      4.517241    1.392226         5.017241</w:t>
      </w:r>
      <w:r>
        <w:br/>
      </w:r>
      <w:r>
        <w:rPr>
          <w:rStyle w:val="VerbatimChar"/>
        </w:rPr>
        <w:t>## 9           Cough      3.672414    1.381430         5.810345</w:t>
      </w:r>
      <w:r>
        <w:br/>
      </w:r>
      <w:r>
        <w:rPr>
          <w:rStyle w:val="VerbatimChar"/>
        </w:rPr>
        <w:t>## 10         Nausea      4.103448    1.372533         5.534483</w:t>
      </w:r>
      <w:r>
        <w:br/>
      </w:r>
      <w:r>
        <w:rPr>
          <w:rStyle w:val="VerbatimChar"/>
        </w:rPr>
        <w:t>## 13       Vomiting      4.948276    1.479953         5.362069</w:t>
      </w:r>
      <w:r>
        <w:br/>
      </w:r>
      <w:r>
        <w:rPr>
          <w:rStyle w:val="VerbatimChar"/>
        </w:rPr>
        <w:t>## 14       Diarrhea      4.913793    1.478317         5.689655</w:t>
      </w:r>
      <w:r>
        <w:br/>
      </w:r>
      <w:r>
        <w:rPr>
          <w:rStyle w:val="VerbatimChar"/>
        </w:rPr>
        <w:t>## 15       Headache      4.051724    1.571929         5.568966</w:t>
      </w:r>
      <w:r>
        <w:br/>
      </w:r>
      <w:r>
        <w:rPr>
          <w:rStyle w:val="VerbatimChar"/>
        </w:rPr>
        <w:t>## 16      Dizziness      4.534483    1.391900         5.275862</w:t>
      </w:r>
      <w:r>
        <w:br/>
      </w:r>
      <w:r>
        <w:rPr>
          <w:rStyle w:val="VerbatimChar"/>
        </w:rPr>
        <w:t>## 18        Earache      3.948276    1.468051         4.706897</w:t>
      </w:r>
      <w:r>
        <w:br/>
      </w:r>
      <w:r>
        <w:rPr>
          <w:rStyle w:val="VerbatimChar"/>
        </w:rPr>
        <w:t>## 20       Wheezing      4.482759    1.477805         4.534483</w:t>
      </w:r>
      <w:r>
        <w:br/>
      </w:r>
      <w:r>
        <w:rPr>
          <w:rStyle w:val="VerbatimChar"/>
        </w:rPr>
        <w:t>## 21  AbdominalPain      4.844828    1.448553         4.913793</w:t>
      </w:r>
      <w:r>
        <w:br/>
      </w:r>
      <w:r>
        <w:rPr>
          <w:rStyle w:val="VerbatimChar"/>
        </w:rPr>
        <w:t>## 26        Redness      3.362069    1.307177         4.724138</w:t>
      </w:r>
      <w:r>
        <w:br/>
      </w:r>
      <w:r>
        <w:rPr>
          <w:rStyle w:val="VerbatimChar"/>
        </w:rPr>
        <w:t>## 27        Itching      3.327586    1.316400         5.155172</w:t>
      </w:r>
      <w:r>
        <w:br/>
      </w:r>
      <w:r>
        <w:rPr>
          <w:rStyle w:val="VerbatimChar"/>
        </w:rPr>
        <w:t>## 29     MuscleAche      3.637931    1.435127         5.275862</w:t>
      </w:r>
      <w:r>
        <w:br/>
      </w:r>
      <w:r>
        <w:rPr>
          <w:rStyle w:val="VerbatimChar"/>
        </w:rPr>
        <w:t>## 30 Lossofappetite      3.862069    1.503776         4.724138</w:t>
      </w:r>
      <w:r>
        <w:br/>
      </w:r>
      <w:r>
        <w:rPr>
          <w:rStyle w:val="VerbatimChar"/>
        </w:rPr>
        <w:t>## 31       Soreness      3.603448    1.413465         5.137931</w:t>
      </w:r>
      <w:r>
        <w:br/>
      </w:r>
      <w:r>
        <w:rPr>
          <w:rStyle w:val="VerbatimChar"/>
        </w:rPr>
        <w:t>## 32     Hoarseness      3.327586    1.431328         4.620690</w:t>
      </w:r>
      <w:r>
        <w:br/>
      </w:r>
      <w:r>
        <w:rPr>
          <w:rStyle w:val="VerbatimChar"/>
        </w:rPr>
        <w:t>## 33      ItchyEyes      3.241379    1.418058         4.982759</w:t>
      </w:r>
      <w:r>
        <w:br/>
      </w:r>
      <w:r>
        <w:rPr>
          <w:rStyle w:val="VerbatimChar"/>
        </w:rPr>
        <w:t>## 37      Toothache      4.189655    1.700948         4.827586</w:t>
      </w:r>
      <w:r>
        <w:br/>
      </w:r>
      <w:r>
        <w:rPr>
          <w:rStyle w:val="VerbatimChar"/>
        </w:rPr>
        <w:t>## 39   Light_Headed      4.137931    1.317204         4.534483</w:t>
      </w:r>
      <w:r>
        <w:br/>
      </w:r>
      <w:r>
        <w:rPr>
          <w:rStyle w:val="VerbatimChar"/>
        </w:rPr>
        <w:t>## 40       DryMouth      3.448276    1.378690         4.758621</w:t>
      </w:r>
      <w:r>
        <w:br/>
      </w:r>
      <w:r>
        <w:rPr>
          <w:rStyle w:val="VerbatimChar"/>
        </w:rPr>
        <w:t>## 44     Weightloss      4.224138    1.600911         4.741379</w:t>
      </w:r>
      <w:r>
        <w:br/>
      </w:r>
      <w:r>
        <w:rPr>
          <w:rStyle w:val="VerbatimChar"/>
        </w:rPr>
        <w:t>## 45     WeightGain      4.137931    1.515398         4.879310</w:t>
      </w:r>
      <w:r>
        <w:br/>
      </w:r>
      <w:r>
        <w:rPr>
          <w:rStyle w:val="VerbatimChar"/>
        </w:rPr>
        <w:t>## 48       Bleeding      5.465517    1.477498         4.706897</w:t>
      </w:r>
      <w:r>
        <w:br/>
      </w:r>
      <w:r>
        <w:rPr>
          <w:rStyle w:val="VerbatimChar"/>
        </w:rPr>
        <w:t>## 49        Anxiety      4.155172    1.694177         5.362069</w:t>
      </w:r>
      <w:r>
        <w:br/>
      </w:r>
      <w:r>
        <w:rPr>
          <w:rStyle w:val="VerbatimChar"/>
        </w:rPr>
        <w:t>## 50     Depression      4.517241    1.635584         5.206897</w:t>
      </w:r>
      <w:r>
        <w:br/>
      </w:r>
      <w:r>
        <w:rPr>
          <w:rStyle w:val="VerbatimChar"/>
        </w:rPr>
        <w:t>## 52       Insomnia      4.327586    1.604685         4.982759</w:t>
      </w:r>
      <w:r>
        <w:br/>
      </w:r>
      <w:r>
        <w:rPr>
          <w:rStyle w:val="VerbatimChar"/>
        </w:rPr>
        <w:t>##    Familiarity_SD</w:t>
      </w:r>
      <w:r>
        <w:br/>
      </w:r>
      <w:r>
        <w:rPr>
          <w:rStyle w:val="VerbatimChar"/>
        </w:rPr>
        <w:t>## 1        1.668994</w:t>
      </w:r>
      <w:r>
        <w:br/>
      </w:r>
      <w:r>
        <w:rPr>
          <w:rStyle w:val="VerbatimChar"/>
        </w:rPr>
        <w:t>## 2        1.779428</w:t>
      </w:r>
      <w:r>
        <w:br/>
      </w:r>
      <w:r>
        <w:rPr>
          <w:rStyle w:val="VerbatimChar"/>
        </w:rPr>
        <w:t>## 4        1.745793</w:t>
      </w:r>
      <w:r>
        <w:br/>
      </w:r>
      <w:r>
        <w:rPr>
          <w:rStyle w:val="VerbatimChar"/>
        </w:rPr>
        <w:t>## 5        1.810770</w:t>
      </w:r>
      <w:r>
        <w:br/>
      </w:r>
      <w:r>
        <w:rPr>
          <w:rStyle w:val="VerbatimChar"/>
        </w:rPr>
        <w:t>## 6        1.781212</w:t>
      </w:r>
      <w:r>
        <w:br/>
      </w:r>
      <w:r>
        <w:rPr>
          <w:rStyle w:val="VerbatimChar"/>
        </w:rPr>
        <w:t>## 7        1.853040</w:t>
      </w:r>
      <w:r>
        <w:br/>
      </w:r>
      <w:r>
        <w:rPr>
          <w:rStyle w:val="VerbatimChar"/>
        </w:rPr>
        <w:t>## 8        1.896362</w:t>
      </w:r>
      <w:r>
        <w:br/>
      </w:r>
      <w:r>
        <w:rPr>
          <w:rStyle w:val="VerbatimChar"/>
        </w:rPr>
        <w:t>## 9        1.515498</w:t>
      </w:r>
      <w:r>
        <w:br/>
      </w:r>
      <w:r>
        <w:rPr>
          <w:rStyle w:val="VerbatimChar"/>
        </w:rPr>
        <w:t>## 10       1.708755</w:t>
      </w:r>
      <w:r>
        <w:br/>
      </w:r>
      <w:r>
        <w:rPr>
          <w:rStyle w:val="VerbatimChar"/>
        </w:rPr>
        <w:t>## 13       1.661729</w:t>
      </w:r>
      <w:r>
        <w:br/>
      </w:r>
      <w:r>
        <w:rPr>
          <w:rStyle w:val="VerbatimChar"/>
        </w:rPr>
        <w:t>## 14       1.429107</w:t>
      </w:r>
      <w:r>
        <w:br/>
      </w:r>
      <w:r>
        <w:rPr>
          <w:rStyle w:val="VerbatimChar"/>
        </w:rPr>
        <w:t>## 15       1.579608</w:t>
      </w:r>
      <w:r>
        <w:br/>
      </w:r>
      <w:r>
        <w:rPr>
          <w:rStyle w:val="VerbatimChar"/>
        </w:rPr>
        <w:t>## 16       1.745099</w:t>
      </w:r>
      <w:r>
        <w:br/>
      </w:r>
      <w:r>
        <w:rPr>
          <w:rStyle w:val="VerbatimChar"/>
        </w:rPr>
        <w:t>## 18       1.825825</w:t>
      </w:r>
      <w:r>
        <w:br/>
      </w:r>
      <w:r>
        <w:rPr>
          <w:rStyle w:val="VerbatimChar"/>
        </w:rPr>
        <w:t>## 20       2.096074</w:t>
      </w:r>
      <w:r>
        <w:br/>
      </w:r>
      <w:r>
        <w:rPr>
          <w:rStyle w:val="VerbatimChar"/>
        </w:rPr>
        <w:t>## 21       1.922028</w:t>
      </w:r>
      <w:r>
        <w:br/>
      </w:r>
      <w:r>
        <w:rPr>
          <w:rStyle w:val="VerbatimChar"/>
        </w:rPr>
        <w:t>## 26       1.861834</w:t>
      </w:r>
      <w:r>
        <w:br/>
      </w:r>
      <w:r>
        <w:rPr>
          <w:rStyle w:val="VerbatimChar"/>
        </w:rPr>
        <w:t>## 27       1.784944</w:t>
      </w:r>
      <w:r>
        <w:br/>
      </w:r>
      <w:r>
        <w:rPr>
          <w:rStyle w:val="VerbatimChar"/>
        </w:rPr>
        <w:t>## 29       1.775003</w:t>
      </w:r>
      <w:r>
        <w:br/>
      </w:r>
      <w:r>
        <w:rPr>
          <w:rStyle w:val="VerbatimChar"/>
        </w:rPr>
        <w:t>## 30       1.962751</w:t>
      </w:r>
      <w:r>
        <w:br/>
      </w:r>
      <w:r>
        <w:rPr>
          <w:rStyle w:val="VerbatimChar"/>
        </w:rPr>
        <w:t>## 31       1.820433</w:t>
      </w:r>
      <w:r>
        <w:br/>
      </w:r>
      <w:r>
        <w:rPr>
          <w:rStyle w:val="VerbatimChar"/>
        </w:rPr>
        <w:t>## 32       1.804746</w:t>
      </w:r>
      <w:r>
        <w:br/>
      </w:r>
      <w:r>
        <w:rPr>
          <w:rStyle w:val="VerbatimChar"/>
        </w:rPr>
        <w:t>## 33       1.933013</w:t>
      </w:r>
      <w:r>
        <w:br/>
      </w:r>
      <w:r>
        <w:rPr>
          <w:rStyle w:val="VerbatimChar"/>
        </w:rPr>
        <w:t>## 37       1.965830</w:t>
      </w:r>
      <w:r>
        <w:br/>
      </w:r>
      <w:r>
        <w:rPr>
          <w:rStyle w:val="VerbatimChar"/>
        </w:rPr>
        <w:lastRenderedPageBreak/>
        <w:t>## 39       2.053799</w:t>
      </w:r>
      <w:r>
        <w:br/>
      </w:r>
      <w:r>
        <w:rPr>
          <w:rStyle w:val="VerbatimChar"/>
        </w:rPr>
        <w:t>## 40       1.894686</w:t>
      </w:r>
      <w:r>
        <w:br/>
      </w:r>
      <w:r>
        <w:rPr>
          <w:rStyle w:val="VerbatimChar"/>
        </w:rPr>
        <w:t>## 44       2.039611</w:t>
      </w:r>
      <w:r>
        <w:br/>
      </w:r>
      <w:r>
        <w:rPr>
          <w:rStyle w:val="VerbatimChar"/>
        </w:rPr>
        <w:t>## 45       1.956344</w:t>
      </w:r>
      <w:r>
        <w:br/>
      </w:r>
      <w:r>
        <w:rPr>
          <w:rStyle w:val="VerbatimChar"/>
        </w:rPr>
        <w:t>## 48       2.111029</w:t>
      </w:r>
      <w:r>
        <w:br/>
      </w:r>
      <w:r>
        <w:rPr>
          <w:rStyle w:val="VerbatimChar"/>
        </w:rPr>
        <w:t>## 49       1.916670</w:t>
      </w:r>
      <w:r>
        <w:br/>
      </w:r>
      <w:r>
        <w:rPr>
          <w:rStyle w:val="VerbatimChar"/>
        </w:rPr>
        <w:t>## 50       2.049892</w:t>
      </w:r>
      <w:r>
        <w:br/>
      </w:r>
      <w:r>
        <w:rPr>
          <w:rStyle w:val="VerbatimChar"/>
        </w:rPr>
        <w:t>## 52       1.914775</w:t>
      </w:r>
    </w:p>
    <w:p w:rsidR="00A8550E" w:rsidRDefault="00A8550E" w:rsidP="00A8550E">
      <w:pPr>
        <w:pStyle w:val="SourceCode"/>
      </w:pPr>
      <w:r>
        <w:rPr>
          <w:rStyle w:val="KeywordTok"/>
        </w:rPr>
        <w:t>length</w:t>
      </w:r>
      <w:r>
        <w:rPr>
          <w:rStyle w:val="NormalTok"/>
        </w:rPr>
        <w:t xml:space="preserve">(selection$Familiarity_Mean) </w:t>
      </w:r>
      <w:r>
        <w:rPr>
          <w:rStyle w:val="CommentTok"/>
        </w:rPr>
        <w:t># 31 symtpoms met the requirements (32 - 1 because Rash was repeted)</w:t>
      </w:r>
    </w:p>
    <w:p w:rsidR="00A8550E" w:rsidRDefault="00A8550E" w:rsidP="00A8550E">
      <w:pPr>
        <w:pStyle w:val="SourceCode"/>
      </w:pPr>
      <w:r>
        <w:rPr>
          <w:rStyle w:val="VerbatimChar"/>
        </w:rPr>
        <w:t>## [1] 32</w:t>
      </w:r>
    </w:p>
    <w:p w:rsidR="00A8550E" w:rsidRDefault="00A8550E" w:rsidP="00A8550E">
      <w:pPr>
        <w:pStyle w:val="SourceCode"/>
      </w:pPr>
      <w:r>
        <w:rPr>
          <w:rStyle w:val="KeywordTok"/>
        </w:rPr>
        <w:t>sort</w:t>
      </w:r>
      <w:r>
        <w:rPr>
          <w:rStyle w:val="NormalTok"/>
        </w:rPr>
        <w:t>(selection$X)</w:t>
      </w:r>
    </w:p>
    <w:p w:rsidR="00A8550E" w:rsidRDefault="00A8550E" w:rsidP="00A8550E">
      <w:pPr>
        <w:pStyle w:val="SourceCode"/>
      </w:pPr>
      <w:r>
        <w:rPr>
          <w:rStyle w:val="VerbatimChar"/>
        </w:rPr>
        <w:t xml:space="preserve">##  [1] AbdominalPain  Anxiety        Bleeding       Chills        </w:t>
      </w:r>
      <w:r>
        <w:br/>
      </w:r>
      <w:r>
        <w:rPr>
          <w:rStyle w:val="VerbatimChar"/>
        </w:rPr>
        <w:t xml:space="preserve">##  [5] Cough          Crying         Depression     Diarrhea      </w:t>
      </w:r>
      <w:r>
        <w:br/>
      </w:r>
      <w:r>
        <w:rPr>
          <w:rStyle w:val="VerbatimChar"/>
        </w:rPr>
        <w:t xml:space="preserve">##  [9] Dizziness      DryMouth       Earache        Headache      </w:t>
      </w:r>
      <w:r>
        <w:br/>
      </w:r>
      <w:r>
        <w:rPr>
          <w:rStyle w:val="VerbatimChar"/>
        </w:rPr>
        <w:t xml:space="preserve">## [13] Hoarseness     Insomnia       Irritability   Itching       </w:t>
      </w:r>
      <w:r>
        <w:br/>
      </w:r>
      <w:r>
        <w:rPr>
          <w:rStyle w:val="VerbatimChar"/>
        </w:rPr>
        <w:t xml:space="preserve">## [17] ItchyEyes      Light_Headed   Lossofappetite MuscleAche    </w:t>
      </w:r>
      <w:r>
        <w:br/>
      </w:r>
      <w:r>
        <w:rPr>
          <w:rStyle w:val="VerbatimChar"/>
        </w:rPr>
        <w:t xml:space="preserve">## [21] Nausea         Rash           Rash           Redness       </w:t>
      </w:r>
      <w:r>
        <w:br/>
      </w:r>
      <w:r>
        <w:rPr>
          <w:rStyle w:val="VerbatimChar"/>
        </w:rPr>
        <w:t xml:space="preserve">## [25] Shivering      Soreness       Swelling       Toothache     </w:t>
      </w:r>
      <w:r>
        <w:br/>
      </w:r>
      <w:r>
        <w:rPr>
          <w:rStyle w:val="VerbatimChar"/>
        </w:rPr>
        <w:t xml:space="preserve">## [29] Vomiting       WeightGain     Weightloss     Wheezing      </w:t>
      </w:r>
      <w:r>
        <w:br/>
      </w:r>
      <w:r>
        <w:rPr>
          <w:rStyle w:val="VerbatimChar"/>
        </w:rPr>
        <w:t>## 54 Levels: AbdominalPain Anxiety Arrythmia Bleeding ... Wheezing</w:t>
      </w:r>
    </w:p>
    <w:p w:rsidR="00A8550E" w:rsidRDefault="00A8550E" w:rsidP="00A8550E">
      <w:pPr>
        <w:pStyle w:val="SourceCode"/>
      </w:pPr>
      <w:r>
        <w:rPr>
          <w:rStyle w:val="CommentTok"/>
        </w:rPr>
        <w:t># Selection of Symptoms with Mean of Familiarity &gt; 4.5 and SD of Severity &gt; 1.2</w:t>
      </w:r>
      <w:r>
        <w:br/>
      </w:r>
      <w:r>
        <w:rPr>
          <w:rStyle w:val="NormalTok"/>
        </w:rPr>
        <w:t xml:space="preserve">selection2&lt;-sevfam[ </w:t>
      </w:r>
      <w:r>
        <w:rPr>
          <w:rStyle w:val="KeywordTok"/>
        </w:rPr>
        <w:t>which</w:t>
      </w:r>
      <w:r>
        <w:rPr>
          <w:rStyle w:val="NormalTok"/>
        </w:rPr>
        <w:t>(sevfam$Familiarity_Mean &gt;</w:t>
      </w:r>
      <w:r>
        <w:rPr>
          <w:rStyle w:val="FloatTok"/>
        </w:rPr>
        <w:t>4.5</w:t>
      </w:r>
      <w:r>
        <w:rPr>
          <w:rStyle w:val="NormalTok"/>
        </w:rPr>
        <w:t xml:space="preserve">  &amp;</w:t>
      </w:r>
      <w:r>
        <w:rPr>
          <w:rStyle w:val="StringTok"/>
        </w:rPr>
        <w:t xml:space="preserve"> </w:t>
      </w:r>
      <w:r>
        <w:rPr>
          <w:rStyle w:val="NormalTok"/>
        </w:rPr>
        <w:t>sevfam$Severity_sd&gt;</w:t>
      </w:r>
      <w:r>
        <w:rPr>
          <w:rStyle w:val="FloatTok"/>
        </w:rPr>
        <w:t>1.2</w:t>
      </w:r>
      <w:r>
        <w:rPr>
          <w:rStyle w:val="NormalTok"/>
        </w:rPr>
        <w:t xml:space="preserve"> &amp;</w:t>
      </w:r>
      <w:r>
        <w:rPr>
          <w:rStyle w:val="StringTok"/>
        </w:rPr>
        <w:t xml:space="preserve"> </w:t>
      </w:r>
      <w:r>
        <w:rPr>
          <w:rStyle w:val="NormalTok"/>
        </w:rPr>
        <w:t>sevfam$Severity_sd&lt;</w:t>
      </w:r>
      <w:r>
        <w:rPr>
          <w:rStyle w:val="FloatTok"/>
        </w:rPr>
        <w:t>1.3</w:t>
      </w:r>
      <w:r>
        <w:rPr>
          <w:rStyle w:val="NormalTok"/>
        </w:rPr>
        <w:t>), ]</w:t>
      </w:r>
      <w:r>
        <w:br/>
      </w:r>
      <w:r>
        <w:rPr>
          <w:rStyle w:val="NormalTok"/>
        </w:rPr>
        <w:t>selection2</w:t>
      </w:r>
    </w:p>
    <w:p w:rsidR="00A8550E" w:rsidRDefault="00A8550E" w:rsidP="00A8550E">
      <w:pPr>
        <w:pStyle w:val="SourceCode"/>
      </w:pPr>
      <w:r>
        <w:rPr>
          <w:rStyle w:val="VerbatimChar"/>
        </w:rPr>
        <w:t>##                  X Severity_mean Severity_sd Familiarity_Mean</w:t>
      </w:r>
      <w:r>
        <w:br/>
      </w:r>
      <w:r>
        <w:rPr>
          <w:rStyle w:val="VerbatimChar"/>
        </w:rPr>
        <w:t>## 3            Fever      4.655172    1.278043         5.517241</w:t>
      </w:r>
      <w:r>
        <w:br/>
      </w:r>
      <w:r>
        <w:rPr>
          <w:rStyle w:val="VerbatimChar"/>
        </w:rPr>
        <w:t>## 11        Sneezing      2.724138    1.294971         5.827586</w:t>
      </w:r>
      <w:r>
        <w:br/>
      </w:r>
      <w:r>
        <w:rPr>
          <w:rStyle w:val="VerbatimChar"/>
        </w:rPr>
        <w:t>## 19       JointPain      4.034483    1.297305         4.810345</w:t>
      </w:r>
      <w:r>
        <w:br/>
      </w:r>
      <w:r>
        <w:rPr>
          <w:rStyle w:val="VerbatimChar"/>
        </w:rPr>
        <w:t>## 34 NasalCongestion      3.258621    1.291814         5.465517</w:t>
      </w:r>
      <w:r>
        <w:br/>
      </w:r>
      <w:r>
        <w:rPr>
          <w:rStyle w:val="VerbatimChar"/>
        </w:rPr>
        <w:t>##    Familiarity_SD</w:t>
      </w:r>
      <w:r>
        <w:br/>
      </w:r>
      <w:r>
        <w:rPr>
          <w:rStyle w:val="VerbatimChar"/>
        </w:rPr>
        <w:t>## 3        1.547396</w:t>
      </w:r>
      <w:r>
        <w:br/>
      </w:r>
      <w:r>
        <w:rPr>
          <w:rStyle w:val="VerbatimChar"/>
        </w:rPr>
        <w:t>## 11       1.601950</w:t>
      </w:r>
      <w:r>
        <w:br/>
      </w:r>
      <w:r>
        <w:rPr>
          <w:rStyle w:val="VerbatimChar"/>
        </w:rPr>
        <w:t>## 19       1.959743</w:t>
      </w:r>
      <w:r>
        <w:br/>
      </w:r>
      <w:r>
        <w:rPr>
          <w:rStyle w:val="VerbatimChar"/>
        </w:rPr>
        <w:t>## 34       1.569619</w:t>
      </w:r>
    </w:p>
    <w:p w:rsidR="00A8550E" w:rsidRDefault="00A8550E" w:rsidP="00A8550E">
      <w:pPr>
        <w:pStyle w:val="SourceCode"/>
      </w:pPr>
      <w:r>
        <w:rPr>
          <w:rStyle w:val="KeywordTok"/>
        </w:rPr>
        <w:t>length</w:t>
      </w:r>
      <w:r>
        <w:rPr>
          <w:rStyle w:val="NormalTok"/>
        </w:rPr>
        <w:t xml:space="preserve">(selection2$Familiarity_Mean) </w:t>
      </w:r>
      <w:r>
        <w:rPr>
          <w:rStyle w:val="CommentTok"/>
        </w:rPr>
        <w:t># 31 symptoms met the requirements (32 - 1 because Rash was repeted)</w:t>
      </w:r>
    </w:p>
    <w:p w:rsidR="00A8550E" w:rsidRDefault="00A8550E" w:rsidP="00A8550E">
      <w:pPr>
        <w:pStyle w:val="SourceCode"/>
      </w:pPr>
      <w:r>
        <w:rPr>
          <w:rStyle w:val="VerbatimChar"/>
        </w:rPr>
        <w:t>## [1] 4</w:t>
      </w:r>
    </w:p>
    <w:p w:rsidR="00A8550E" w:rsidRDefault="00A8550E" w:rsidP="00A8550E">
      <w:pPr>
        <w:pStyle w:val="SourceCode"/>
      </w:pPr>
      <w:r>
        <w:rPr>
          <w:rStyle w:val="KeywordTok"/>
        </w:rPr>
        <w:t>sort</w:t>
      </w:r>
      <w:r>
        <w:rPr>
          <w:rStyle w:val="NormalTok"/>
        </w:rPr>
        <w:t>(selection2$X)</w:t>
      </w:r>
    </w:p>
    <w:p w:rsidR="00A8550E" w:rsidRDefault="00A8550E" w:rsidP="00A8550E">
      <w:pPr>
        <w:pStyle w:val="SourceCode"/>
      </w:pPr>
      <w:r>
        <w:rPr>
          <w:rStyle w:val="VerbatimChar"/>
        </w:rPr>
        <w:t xml:space="preserve">## [1] Fever           JointPain       NasalCongestion Sneezing       </w:t>
      </w:r>
      <w:r>
        <w:br/>
      </w:r>
      <w:r>
        <w:rPr>
          <w:rStyle w:val="VerbatimChar"/>
        </w:rPr>
        <w:t>## 54 Levels: AbdominalPain Anxiety Arrythmia Bleeding ... Wheezing</w:t>
      </w:r>
    </w:p>
    <w:p w:rsidR="00A8550E" w:rsidRPr="00AF0AB8" w:rsidRDefault="00A8550E" w:rsidP="002B0FDF">
      <w:pPr>
        <w:spacing w:after="0" w:line="360" w:lineRule="auto"/>
        <w:jc w:val="both"/>
        <w:rPr>
          <w:rFonts w:ascii="Calibri" w:eastAsia="Times New Roman" w:hAnsi="Calibri" w:cs="Times New Roman"/>
          <w:sz w:val="24"/>
          <w:szCs w:val="24"/>
          <w:lang w:val="en-US"/>
        </w:rPr>
      </w:pPr>
    </w:p>
    <w:p w:rsidR="002B0FDF" w:rsidRPr="00AF0AB8" w:rsidRDefault="00A8550E" w:rsidP="002B0FDF">
      <w:pPr>
        <w:pStyle w:val="Heading1"/>
      </w:pPr>
      <w:r>
        <w:t>C</w:t>
      </w:r>
      <w:r w:rsidR="007D7BC3">
        <w:t xml:space="preserve">: </w:t>
      </w:r>
      <w:r w:rsidR="002B0FDF" w:rsidRPr="00AF0AB8">
        <w:t>PRETEST 2</w:t>
      </w:r>
    </w:p>
    <w:p w:rsidR="002B0FDF" w:rsidRPr="00AF0AB8" w:rsidRDefault="002B0FDF" w:rsidP="002B0FDF"/>
    <w:p w:rsidR="002B0FDF" w:rsidRPr="00AF0AB8" w:rsidRDefault="002B0FDF" w:rsidP="002B0FDF">
      <w:pPr>
        <w:pStyle w:val="Heading2"/>
        <w:rPr>
          <w:rFonts w:eastAsia="Times New Roman"/>
          <w:lang w:val="en-US"/>
        </w:rPr>
      </w:pPr>
      <w:r w:rsidRPr="00AF0AB8">
        <w:rPr>
          <w:lang w:val="en-US"/>
        </w:rPr>
        <w:t>1.- INTRODUCTION</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The goal of Pre-test 2 was to check the effects of the experimental manipulations. In section 1.1.</w:t>
      </w:r>
      <w:r w:rsidR="00F64F7C">
        <w:rPr>
          <w:rFonts w:ascii="Calibri" w:eastAsia="Times New Roman" w:hAnsi="Calibri" w:cs="Times New Roman"/>
          <w:sz w:val="24"/>
          <w:szCs w:val="24"/>
          <w:lang w:val="en-US"/>
        </w:rPr>
        <w:t xml:space="preserve"> of the article</w:t>
      </w:r>
      <w:r w:rsidRPr="00AF0AB8">
        <w:rPr>
          <w:rFonts w:ascii="Calibri" w:eastAsia="Times New Roman" w:hAnsi="Calibri" w:cs="Times New Roman"/>
          <w:sz w:val="24"/>
          <w:szCs w:val="24"/>
          <w:lang w:val="en-US"/>
        </w:rPr>
        <w:t xml:space="preserve">, it was suggested that a possible explanation for the omission bias was that bad outcomes resulting from commissions might entail a higher level of regret than </w:t>
      </w:r>
      <w:r w:rsidRPr="00AF0AB8">
        <w:rPr>
          <w:rFonts w:ascii="Calibri" w:eastAsia="Times New Roman" w:hAnsi="Calibri" w:cs="Times New Roman"/>
          <w:sz w:val="24"/>
          <w:szCs w:val="24"/>
          <w:lang w:val="en-US"/>
        </w:rPr>
        <w:lastRenderedPageBreak/>
        <w:t xml:space="preserve">the similar (or worse) outcomes resulting from omissions </w:t>
      </w:r>
      <w:r w:rsidRPr="00AF0AB8">
        <w:rPr>
          <w:rFonts w:ascii="Calibri" w:eastAsia="Times New Roman" w:hAnsi="Calibri" w:cs="Times New Roman"/>
          <w:sz w:val="24"/>
          <w:szCs w:val="24"/>
          <w:lang w:val="en-US"/>
        </w:rPr>
        <w:fldChar w:fldCharType="begin">
          <w:fldData xml:space="preserve">PEVuZE5vdGU+PENpdGU+PEF1dGhvcj5Bc2NoPC9BdXRob3I+PFllYXI+MTk5NDwvWWVhcj48UmVj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ExOC0yMzwvcGFnZXM+PHZvbHVtZT4xNDwvdm9sdW1lPjxudW1iZXI+MjwvbnVtYmVy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</w:fldData>
        </w:fldChar>
      </w:r>
      <w:r w:rsidR="00F64F7C">
        <w:rPr>
          <w:rFonts w:ascii="Calibri" w:eastAsia="Times New Roman" w:hAnsi="Calibri" w:cs="Times New Roman"/>
          <w:sz w:val="24"/>
          <w:szCs w:val="24"/>
          <w:lang w:val="en-US"/>
        </w:rPr>
        <w:instrText xml:space="preserve"> ADDIN EN.CITE </w:instrText>
      </w:r>
      <w:r w:rsidR="00F64F7C">
        <w:rPr>
          <w:rFonts w:ascii="Calibri" w:eastAsia="Times New Roman" w:hAnsi="Calibri" w:cs="Times New Roman"/>
          <w:sz w:val="24"/>
          <w:szCs w:val="24"/>
          <w:lang w:val="en-US"/>
        </w:rPr>
        <w:fldChar w:fldCharType="begin">
          <w:fldData xml:space="preserve">PEVuZE5vdGU+PENpdGU+PEF1dGhvcj5Bc2NoPC9BdXRob3I+PFllYXI+MTk5NDwvWWVhcj48UmVj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</w:fldData>
        </w:fldChar>
      </w:r>
      <w:r w:rsidR="00F64F7C">
        <w:rPr>
          <w:rFonts w:ascii="Calibri" w:eastAsia="Times New Roman" w:hAnsi="Calibri" w:cs="Times New Roman"/>
          <w:sz w:val="24"/>
          <w:szCs w:val="24"/>
          <w:lang w:val="en-US"/>
        </w:rPr>
        <w:instrText xml:space="preserve"> ADDIN EN.CITE.DATA </w:instrText>
      </w:r>
      <w:r w:rsidR="00F64F7C">
        <w:rPr>
          <w:rFonts w:ascii="Calibri" w:eastAsia="Times New Roman" w:hAnsi="Calibri" w:cs="Times New Roman"/>
          <w:sz w:val="24"/>
          <w:szCs w:val="24"/>
          <w:lang w:val="en-US"/>
        </w:rPr>
      </w:r>
      <w:r w:rsidR="00F64F7C">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separate"/>
      </w:r>
      <w:r w:rsidR="00F64F7C">
        <w:rPr>
          <w:rFonts w:ascii="Calibri" w:eastAsia="Times New Roman" w:hAnsi="Calibri" w:cs="Times New Roman"/>
          <w:noProof/>
          <w:sz w:val="24"/>
          <w:szCs w:val="24"/>
          <w:lang w:val="en-US"/>
        </w:rPr>
        <w:t>(Asch et al., 1994; Spranca, Minsk, &amp; Baron, 1991)</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nother possibility is that the level of regret due to bad outcomes resulting from vaccine decisions (either vaccinate or not to vaccinate) does not depend on whether the bad outcomes derived from either an omission or a commission but on people’s attitudes towards vaccination. In this sense, people with positive views of vaccination might consider less regrettable vaccine side effects (commissions) than the symptoms of a vaccine-preventable disease (omissions). In contrast, people with negative views of vaccination might consider that the symptoms of a vaccine-preventable disease (omissions) are less regrettable than the vaccine side effects (commissions). Support for this hypothesis was found in an experiment conducted by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Connolly&lt;/Author&gt;&lt;Year&gt;2003&lt;/Year&gt;&lt;RecNum&gt;35&lt;/RecNum&gt;&lt;DisplayText&gt;Connolly and Reb (2003)&lt;/DisplayText&gt;&lt;record&gt;&lt;rec-number&gt;35&lt;/rec-number&gt;&lt;foreign-keys&gt;&lt;key app="EN" db-id="r09s0x9zkarv0nes5zdvas9rrrrxwvt90r0a" timestamp="1464533188"&gt;35&lt;/key&gt;&lt;/foreign-keys&gt;&lt;ref-type name="Journal Article"&gt;17&lt;/ref-type&gt;&lt;contributors&gt;&lt;authors&gt;&lt;author&gt;Connolly, T.&lt;/author&gt;&lt;author&gt;Reb, J.&lt;/author&gt;&lt;/authors&gt;&lt;/contributors&gt;&lt;titles&gt;&lt;title&gt;Omission bias in vaccination decisions: Where&amp;apos;s the &amp;quot;omission&amp;quot;? Where&amp;apos;s the &amp;quot;bias&amp;quot;?&lt;/title&gt;&lt;secondary-title&gt;Organizational Behavior and Human Decision Processes&lt;/secondary-title&gt;&lt;/titles&gt;&lt;periodical&gt;&lt;full-title&gt;Organizational Behavior and Human Decision Processes&lt;/full-title&gt;&lt;/periodical&gt;&lt;pages&gt;186-202&lt;/pages&gt;&lt;volume&gt;91&lt;/volume&gt;&lt;number&gt;2&lt;/number&gt;&lt;dates&gt;&lt;year&gt;2003&lt;/year&gt;&lt;pub-dates&gt;&lt;date&gt;Jul&lt;/date&gt;&lt;/pub-dates&gt;&lt;/dates&gt;&lt;isbn&gt;0749-5978&lt;/isbn&gt;&lt;accession-num&gt;WOS:000184165900006&lt;/accession-num&gt;&lt;urls&gt;&lt;related-urls&gt;&lt;url&gt;&amp;lt;Go to ISI&amp;gt;://WOS:000184165900006&lt;/url&gt;&lt;url&gt;http://ac.els-cdn.com/S0749597803000578/1-s2.0-S0749597803000578-main.pdf?_tid=4172c7c8-d0ea-11e5-9919-00000aacb361&amp;amp;acdnat=1455214204_7193e9b3bdbfe1df85fa4678b4aba5f9&lt;/url&gt;&lt;/related-urls&gt;&lt;/urls&gt;&lt;electronic-resource-num&gt;10.1016/s0749-5978(03)00057-8&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onnolly and Reb (2003)</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which showed that participants’ level of regret resulting from vaccine decisions was congruent with their attitudes towards vaccines. In order to check whether the experimental condition (omission/commission) or its interaction with participants attitudes towards vaccination differentially elicit feelings of regret, participants in this pre-test were asked to rate the level of regret that the assigned experimental condition elicited and to self-report their attitudes towards vaccination. </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 xml:space="preserve">In addition, the elicitation of disgust due to contact with potential contaminants through vaccination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Miton&lt;/Author&gt;&lt;Year&gt;2015&lt;/Year&gt;&lt;RecNum&gt;180&lt;/RecNum&gt;&lt;DisplayText&gt;(Miton &amp;amp; Mercier, 2015)&lt;/DisplayText&gt;&lt;record&gt;&lt;rec-number&gt;180&lt;/rec-number&gt;&lt;foreign-keys&gt;&lt;key app="EN" db-id="r09s0x9zkarv0nes5zdvas9rrrrxwvt90r0a" timestamp="1465030496"&gt;180&lt;/key&gt;&lt;/foreign-keys&gt;&lt;ref-type name="Journal Article"&gt;17&lt;/ref-type&gt;&lt;contributors&gt;&lt;authors&gt;&lt;author&gt;Miton, H.&lt;/author&gt;&lt;author&gt;Mercier, Hugo&lt;/author&gt;&lt;/authors&gt;&lt;/contributors&gt;&lt;titles&gt;&lt;title&gt;Cognitive obstacles to pro-vaccination beliefs&lt;/title&gt;&lt;secondary-title&gt;Trends in Cognitive Sciences&lt;/secondary-title&gt;&lt;/titles&gt;&lt;periodical&gt;&lt;full-title&gt;Trends in Cognitive Sciences&lt;/full-title&gt;&lt;/periodical&gt;&lt;pages&gt;633-636&lt;/pages&gt;&lt;volume&gt;19&lt;/volume&gt;&lt;number&gt;11&lt;/number&gt;&lt;dates&gt;&lt;year&gt;2015&lt;/year&gt;&lt;/dates&gt;&lt;publisher&gt;Elsevier&lt;/publisher&gt;&lt;urls&gt;&lt;related-urls&gt;&lt;url&gt;http://dx.doi.org/10.1016/j.tics.2015.08.007&lt;/url&gt;&lt;url&gt;http://www.cell.com/trends/cognitive-sciences/abstract/S1364-6613(15)00197-7?_returnURL=http%3A%2F%2Flinkinghub.elsevier.com%2Fretrieve%2Fpii%2FS1364661315001977%3Fshowall%3Dtrue&lt;/url&gt;&lt;/related-urls&gt;&lt;/urls&gt;&lt;electronic-resource-num&gt;10.1016/j.tics.2015.08.007&lt;/electronic-resource-num&gt;&lt;access-date&gt;2015/11/30&lt;/access-date&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Miton &amp; Mercier, 2015)</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s well as a greater disgust sensibility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Clifford&lt;/Author&gt;&lt;Year&gt;2016&lt;/Year&gt;&lt;RecNum&gt;490&lt;/RecNum&gt;&lt;DisplayText&gt;(Clifford &amp;amp; Wendell, 2016)&lt;/DisplayText&gt;&lt;record&gt;&lt;rec-number&gt;490&lt;/rec-number&gt;&lt;foreign-keys&gt;&lt;key app="EN" db-id="r09s0x9zkarv0nes5zdvas9rrrrxwvt90r0a" timestamp="1498752680"&gt;490&lt;/key&gt;&lt;/foreign-keys&gt;&lt;ref-type name="Journal Article"&gt;17&lt;/ref-type&gt;&lt;contributors&gt;&lt;authors&gt;&lt;author&gt;Clifford, Scott&lt;/author&gt;&lt;author&gt;Wendell, Dane G.&lt;/author&gt;&lt;/authors&gt;&lt;/contributors&gt;&lt;titles&gt;&lt;title&gt;How Disgust Influences Health Purity Attitudes&lt;/title&gt;&lt;secondary-title&gt;Political Behavior&lt;/secondary-title&gt;&lt;/titles&gt;&lt;periodical&gt;&lt;full-title&gt;Political Behavior&lt;/full-title&gt;&lt;/periodical&gt;&lt;pages&gt;155-178&lt;/pages&gt;&lt;volume&gt;38&lt;/volume&gt;&lt;number&gt;1&lt;/number&gt;&lt;dates&gt;&lt;year&gt;2016&lt;/year&gt;&lt;pub-dates&gt;&lt;date&gt;2016/03/01&lt;/date&gt;&lt;/pub-dates&gt;&lt;/dates&gt;&lt;isbn&gt;1573-6687&lt;/isbn&gt;&lt;urls&gt;&lt;related-urls&gt;&lt;url&gt;http://dx.doi.org/10.1007/s11109-015-9310-z&lt;/url&gt;&lt;url&gt;https://link.springer.com/content/pdf/10.1007%2Fs11109-015-9310-z.pdf&lt;/url&gt;&lt;/related-urls&gt;&lt;/urls&gt;&lt;electronic-resource-num&gt;10.1007/s11109-015-9310-z&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lifford &amp; Wendell, 2016)</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have been recently linked to anti-vaccination attitudes. However, the evidence for this is not very convincing </w:t>
      </w:r>
      <w:r w:rsidRPr="00AF0AB8">
        <w:rPr>
          <w:sz w:val="24"/>
          <w:szCs w:val="24"/>
        </w:rPr>
        <w:t>as fears towards non-disgusting perceived fears (e.g. children drowning in swimming pools) have stronger associations with disgust sensibility than negative beliefs on vaccination</w:t>
      </w:r>
      <w:r w:rsidRPr="00AF0AB8">
        <w:rPr>
          <w:rFonts w:ascii="Calibri" w:eastAsia="Times New Roman" w:hAnsi="Calibri" w:cs="Times New Roman"/>
          <w:sz w:val="24"/>
          <w:szCs w:val="24"/>
          <w:lang w:val="en-US"/>
        </w:rPr>
        <w:t xml:space="preserve">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Kahan&lt;/Author&gt;&lt;Year&gt;2016&lt;/Year&gt;&lt;RecNum&gt;491&lt;/RecNum&gt;&lt;DisplayText&gt;(Kahan &amp;amp; Hilgard, 2016)&lt;/DisplayText&gt;&lt;record&gt;&lt;rec-number&gt;491&lt;/rec-number&gt;&lt;foreign-keys&gt;&lt;key app="EN" db-id="r09s0x9zkarv0nes5zdvas9rrrrxwvt90r0a" timestamp="1498752898"&gt;491&lt;/key&gt;&lt;/foreign-keys&gt;&lt;ref-type name="Journal Article"&gt;17&lt;/ref-type&gt;&lt;contributors&gt;&lt;authors&gt;&lt;author&gt;Kahan, Dan M&lt;/author&gt;&lt;author&gt;Hilgard, Joseph&lt;/author&gt;&lt;/authors&gt;&lt;/contributors&gt;&lt;titles&gt;&lt;title&gt;The impact of pathogen-disgust sensitivity on vaccine and GM food risk perceptions: Some evidence for skepticism&lt;/title&gt;&lt;/titles&gt;&lt;dates&gt;&lt;year&gt;2016&lt;/year&gt;&lt;/dates&gt;&lt;urls&gt;&lt;/urls&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Kahan &amp; Hilgard, 2016)</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Nevertheless, it might have been an important factor in the spread of anti-vaccination attitudes in the early history of vaccination (see Section 1). More importantly, there is substantial evidence that the elicitation of disgust </w:t>
      </w:r>
      <w:r w:rsidRPr="00AF0AB8">
        <w:rPr>
          <w:rFonts w:ascii="Calibri" w:eastAsia="Times New Roman" w:hAnsi="Calibri" w:cs="Times New Roman"/>
          <w:sz w:val="24"/>
          <w:szCs w:val="24"/>
          <w:lang w:val="en-US"/>
        </w:rPr>
        <w:fldChar w:fldCharType="begin">
          <w:fldData xml:space="preserve">PEVuZE5vdGU+PENpdGU+PEF1dGhvcj5Fcmlrc3NvbjwvQXV0aG9yPjxZZWFyPjIwMTQ8L1llYXI+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</w:fldData>
        </w:fldChar>
      </w:r>
      <w:r w:rsidRPr="00AF0AB8">
        <w:rPr>
          <w:rFonts w:ascii="Calibri" w:eastAsia="Times New Roman" w:hAnsi="Calibri" w:cs="Times New Roman"/>
          <w:sz w:val="24"/>
          <w:szCs w:val="24"/>
          <w:lang w:val="en-US"/>
        </w:rPr>
        <w:instrText xml:space="preserve"> ADDIN EN.CITE </w:instrText>
      </w:r>
      <w:r w:rsidRPr="00AF0AB8">
        <w:rPr>
          <w:rFonts w:ascii="Calibri" w:eastAsia="Times New Roman" w:hAnsi="Calibri" w:cs="Times New Roman"/>
          <w:sz w:val="24"/>
          <w:szCs w:val="24"/>
          <w:lang w:val="en-US"/>
        </w:rPr>
        <w:fldChar w:fldCharType="begin">
          <w:fldData xml:space="preserve">PEVuZE5vdGU+PENpdGU+PEF1dGhvcj5Fcmlrc3NvbjwvQXV0aG9yPjxZZWFyPjIwMTQ8L1llYXI+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</w:fldData>
        </w:fldChar>
      </w:r>
      <w:r w:rsidRPr="00AF0AB8">
        <w:rPr>
          <w:rFonts w:ascii="Calibri" w:eastAsia="Times New Roman" w:hAnsi="Calibri" w:cs="Times New Roman"/>
          <w:sz w:val="24"/>
          <w:szCs w:val="24"/>
          <w:lang w:val="en-US"/>
        </w:rPr>
        <w:instrText xml:space="preserve"> ADDIN EN.CITE.DATA </w:instrText>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Eriksson &amp; Coultas, 2014; Heath, Bell, &amp; Sternberg, 2001)</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nd other emotions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Stubbersfield&lt;/Author&gt;&lt;Year&gt;2017&lt;/Year&gt;&lt;RecNum&gt;477&lt;/RecNum&gt;&lt;DisplayText&gt;(Stubbersfield, Tehrani, &amp;amp; Flynn, 2017)&lt;/DisplayText&gt;&lt;record&gt;&lt;rec-number&gt;477&lt;/rec-number&gt;&lt;foreign-keys&gt;&lt;key app="EN" db-id="r09s0x9zkarv0nes5zdvas9rrrrxwvt90r0a" timestamp="1491772802"&gt;477&lt;/key&gt;&lt;/foreign-keys&gt;&lt;ref-type name="Journal Article"&gt;17&lt;/ref-type&gt;&lt;contributors&gt;&lt;authors&gt;&lt;author&gt;Stubbersfield, J.M.&lt;/author&gt;&lt;author&gt;Tehrani, J. J.&lt;/author&gt;&lt;author&gt;Flynn, E. G.&lt;/author&gt;&lt;/authors&gt;&lt;/contributors&gt;&lt;titles&gt;&lt;title&gt;Chicken Tumours and a Fishy Revenge: Evidence for Emotional Content Bias in the Cumulative Recall of Urban Legends&lt;/title&gt;&lt;secondary-title&gt;Journal of Cognition and Culture&lt;/secondary-title&gt;&lt;/titles&gt;&lt;periodical&gt;&lt;full-title&gt;Journal of Cognition and Culture&lt;/full-title&gt;&lt;/periodical&gt;&lt;pages&gt;12-26&lt;/pages&gt;&lt;volume&gt;17&lt;/volume&gt;&lt;number&gt;1-2&lt;/number&gt;&lt;keywords&gt;&lt;keyword&gt;folklore&lt;/keyword&gt;&lt;keyword&gt;cultural evolution&lt;/keyword&gt;&lt;keyword&gt;emotional content bias&lt;/keyword&gt;&lt;keyword&gt;cultural transmission&lt;/keyword&gt;&lt;keyword&gt;urban legend&lt;/keyword&gt;&lt;/keywords&gt;&lt;dates&gt;&lt;year&gt;2017&lt;/year&gt;&lt;/dates&gt;&lt;urls&gt;&lt;related-urls&gt;&lt;url&gt;http://booksandjournals.brillonline.com/content/journals/10.1163/15685373-12342189&lt;/url&gt;&lt;/related-urls&gt;&lt;/urls&gt;&lt;electronic-resource-num&gt;doi:https://doi.org/10.1163/15685373-12342189&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Stubbersfield, Tehrani, &amp; Flynn, 2017)</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increases the transmissibility and memorability of stories. As a consequence, it was necessary to check whether the two processing experimental conditions differ in the elicitation of disgust and other emotions and whether people with greater anti-vaccination attitudes feel more disgusted by a scenario in which they had to imagine that their 1 year old child suffered from the side effects of one vaccine than when they had to imagine that the same child suffered from the symptoms of a vaccine-preventable infectious disease. </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 xml:space="preserve">Similarly, in order to rule out certain alternative explanations for the results of the experiment, it was required to check beforehand if the instructions for the different </w:t>
      </w:r>
      <w:r w:rsidRPr="00AF0AB8">
        <w:rPr>
          <w:rFonts w:ascii="Calibri" w:eastAsia="Times New Roman" w:hAnsi="Calibri" w:cs="Times New Roman"/>
          <w:sz w:val="24"/>
          <w:szCs w:val="24"/>
          <w:lang w:val="en-US"/>
        </w:rPr>
        <w:lastRenderedPageBreak/>
        <w:t xml:space="preserve">processing conditions were equally easy to read and imagine as well as to be considered equally plausible by the participants. </w:t>
      </w:r>
    </w:p>
    <w:p w:rsidR="002B0FDF" w:rsidRPr="00AF0AB8" w:rsidRDefault="002B0FDF" w:rsidP="002B0FDF">
      <w:pPr>
        <w:spacing w:after="0" w:line="360" w:lineRule="auto"/>
        <w:jc w:val="both"/>
        <w:rPr>
          <w:rFonts w:ascii="Calibri" w:eastAsia="Times New Roman" w:hAnsi="Calibri" w:cs="Times New Roman"/>
          <w:sz w:val="24"/>
          <w:szCs w:val="24"/>
          <w:lang w:val="en-US"/>
        </w:rPr>
      </w:pPr>
    </w:p>
    <w:p w:rsidR="002B0FDF" w:rsidRPr="00AF0AB8" w:rsidRDefault="002B0FDF" w:rsidP="00EA75A7">
      <w:pPr>
        <w:pStyle w:val="Heading2"/>
        <w:rPr>
          <w:rFonts w:eastAsia="Times New Roman"/>
          <w:lang w:val="en-US"/>
        </w:rPr>
      </w:pPr>
      <w:r w:rsidRPr="00AF0AB8">
        <w:rPr>
          <w:rFonts w:eastAsia="Times New Roman"/>
          <w:lang w:val="en-US"/>
        </w:rPr>
        <w:t>2.- METHOD</w:t>
      </w:r>
    </w:p>
    <w:p w:rsidR="002B0FDF" w:rsidRPr="00EA75A7" w:rsidRDefault="00EA75A7" w:rsidP="00EA75A7">
      <w:pPr>
        <w:pStyle w:val="Heading3"/>
      </w:pPr>
      <w:r w:rsidRPr="00EA75A7">
        <w:t>2.</w:t>
      </w:r>
      <w:r w:rsidR="002B0FDF" w:rsidRPr="00EA75A7">
        <w:t>1.- Participants</w:t>
      </w:r>
    </w:p>
    <w:p w:rsidR="00F64F7C"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65 participants (32 male, 32 female, 1 other) aged 19-58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35.43,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1.59) completed the study. All the participants were English native speakers with British (</w:t>
      </w:r>
      <w:r w:rsidRPr="00AF0AB8">
        <w:rPr>
          <w:rFonts w:ascii="Calibri" w:eastAsia="Times New Roman" w:hAnsi="Calibri" w:cs="Times New Roman"/>
          <w:i/>
          <w:sz w:val="24"/>
          <w:szCs w:val="24"/>
          <w:lang w:val="en-US"/>
        </w:rPr>
        <w:t>N</w:t>
      </w:r>
      <w:r w:rsidRPr="00AF0AB8">
        <w:rPr>
          <w:rFonts w:ascii="Calibri" w:eastAsia="Times New Roman" w:hAnsi="Calibri" w:cs="Times New Roman"/>
          <w:sz w:val="24"/>
          <w:szCs w:val="24"/>
          <w:lang w:val="en-US"/>
        </w:rPr>
        <w:t>=47) or American (</w:t>
      </w:r>
      <w:r w:rsidRPr="00AF0AB8">
        <w:rPr>
          <w:rFonts w:ascii="Calibri" w:eastAsia="Times New Roman" w:hAnsi="Calibri" w:cs="Times New Roman"/>
          <w:i/>
          <w:sz w:val="24"/>
          <w:szCs w:val="24"/>
          <w:lang w:val="en-US"/>
        </w:rPr>
        <w:t>N</w:t>
      </w:r>
      <w:r w:rsidRPr="00AF0AB8">
        <w:rPr>
          <w:rFonts w:ascii="Calibri" w:eastAsia="Times New Roman" w:hAnsi="Calibri" w:cs="Times New Roman"/>
          <w:sz w:val="24"/>
          <w:szCs w:val="24"/>
          <w:lang w:val="en-US"/>
        </w:rPr>
        <w:t xml:space="preserve">=18) nationality. The participants were recruited online through Prolific </w:t>
      </w:r>
      <w:r w:rsidRPr="00AF0AB8">
        <w:rPr>
          <w:rFonts w:ascii="Calibri" w:eastAsia="Times New Roman" w:hAnsi="Calibri" w:cs="Times New Roman"/>
          <w:sz w:val="24"/>
          <w:szCs w:val="24"/>
          <w:lang w:val="en-US"/>
        </w:rPr>
        <w:fldChar w:fldCharType="begin"/>
      </w:r>
      <w:r w:rsidR="00F64F7C">
        <w:rPr>
          <w:rFonts w:ascii="Calibri" w:eastAsia="Times New Roman" w:hAnsi="Calibri" w:cs="Times New Roman"/>
          <w:sz w:val="24"/>
          <w:szCs w:val="24"/>
          <w:lang w:val="en-US"/>
        </w:rPr>
        <w:instrText xml:space="preserve"> ADDIN EN.CITE &lt;EndNote&gt;&lt;Cite&gt;&lt;Author&gt;Peer&lt;/Author&gt;&lt;Year&gt;2016&lt;/Year&gt;&lt;RecNum&gt;470&lt;/RecNum&gt;&lt;DisplayText&gt;(Peer, Samat, Brandimarte, &amp;amp; Acquisti, 2016)&lt;/DisplayText&gt;&lt;record&gt;&lt;rec-number&gt;470&lt;/rec-number&gt;&lt;foreign-keys&gt;&lt;key app="EN" db-id="r09s0x9zkarv0nes5zdvas9rrrrxwvt90r0a" timestamp="1479037099"&gt;470&lt;/key&gt;&lt;/foreign-keys&gt;&lt;ref-type name="Journal Article"&gt;17&lt;/ref-type&gt;&lt;contributors&gt;&lt;authors&gt;&lt;author&gt;Peer, Eyal,&lt;/author&gt;&lt;author&gt;Samat, Sonam&lt;/author&gt;&lt;author&gt;Brandimarte, Laura&lt;/author&gt;&lt;author&gt;Acquisti, Alessandro&lt;/author&gt;&lt;/authors&gt;&lt;/contributors&gt;&lt;titles&gt;&lt;title&gt;Beyond the Turk: an empirical comparison of alternative platforms for crowdsourcing online behavioral research&lt;/title&gt;&lt;secondary-title&gt;SSRN&lt;/secondary-title&gt;&lt;/titles&gt;&lt;periodical&gt;&lt;full-title&gt;SSRN&lt;/full-title&gt;&lt;/periodical&gt;&lt;dates&gt;&lt;year&gt;2016&lt;/year&gt;&lt;/dates&gt;&lt;urls&gt;&lt;related-urls&gt;&lt;url&gt;&lt;style face="underline" font="default" size="100%"&gt;https://papers.ssrn.com/sol3/papers.cfm?abstract_id=2594183&lt;/style&gt;&lt;/url&gt;&lt;/related-urls&gt;&lt;/urls&gt;&lt;electronic-resource-num&gt;10.2139/ssrn.2594183&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Peer, Samat, Brandimarte, &amp; Acquisti, 2016)</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Using pre-screening filters, participants who had not previously participated in any of our vaccine-related experiments, had an approval rate of 90% or above, were aged from 18 to 60 years old, spoke English as a first language and had British or American nationality were selected to participate in the study. These characteristics were assumed to increase the chances of collecting responses provided by participants who understood the content of the information and paid attention to the materials. In addition, participants were pre-screened by their gender and attitudes towards vaccination in order to ensure a balanced distribution of genders (50% males, 50% females) and attitudes towards vaccination (50% pro-vaccination, 50% anti-vaccination). For pre-screening vaccination attitudes, participants indicated their agreement with the following item on a scale from 1 (totally disagree) to 7 (totally agree): “</w:t>
      </w:r>
      <w:r w:rsidRPr="00AF0AB8">
        <w:rPr>
          <w:rFonts w:ascii="Calibri" w:eastAsia="Times New Roman" w:hAnsi="Calibri" w:cs="Times New Roman"/>
          <w:i/>
          <w:sz w:val="24"/>
          <w:szCs w:val="24"/>
          <w:lang w:val="en-US"/>
        </w:rPr>
        <w:t>If I had a baby to care for, I would want him/her to get all the recommended immunizations</w:t>
      </w:r>
      <w:r w:rsidRPr="00AF0AB8">
        <w:rPr>
          <w:rFonts w:ascii="Calibri" w:eastAsia="Times New Roman" w:hAnsi="Calibri" w:cs="Times New Roman"/>
          <w:sz w:val="24"/>
          <w:szCs w:val="24"/>
          <w:lang w:val="en-US"/>
        </w:rPr>
        <w:t xml:space="preserve">”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Browne&lt;/Author&gt;&lt;Year&gt;2015&lt;/Year&gt;&lt;RecNum&gt;130&lt;/RecNum&gt;&lt;DisplayText&gt;(Browne, Thomson, Rockloff, &amp;amp; Pennycook, 2015)&lt;/DisplayText&gt;&lt;record&gt;&lt;rec-number&gt;130&lt;/rec-number&gt;&lt;foreign-keys&gt;&lt;key app="EN" db-id="r09s0x9zkarv0nes5zdvas9rrrrxwvt90r0a" timestamp="1464540901"&gt;130&lt;/key&gt;&lt;/foreign-keys&gt;&lt;ref-type name="Journal Article"&gt;17&lt;/ref-type&gt;&lt;contributors&gt;&lt;authors&gt;&lt;author&gt;Browne, Matthew&lt;/author&gt;&lt;author&gt;Thomson, Patricia&lt;/author&gt;&lt;author&gt;Rockloff, Matthew Justus&lt;/author&gt;&lt;author&gt;Pennycook, Gordon&lt;/author&gt;&lt;/authors&gt;&lt;/contributors&gt;&lt;titles&gt;&lt;title&gt;Going against the Herd: Psychological and Cultural Factors Underlying the ‘Vaccination Confidence Gap’&lt;/title&gt;&lt;secondary-title&gt;PLoS ONE&lt;/secondary-title&gt;&lt;/titles&gt;&lt;periodical&gt;&lt;full-title&gt;PLoS ONE&lt;/full-title&gt;&lt;/periodical&gt;&lt;pages&gt;e0132562&lt;/pages&gt;&lt;volume&gt;10&lt;/volume&gt;&lt;number&gt;9&lt;/number&gt;&lt;dates&gt;&lt;year&gt;2015&lt;/year&gt;&lt;pub-dates&gt;&lt;date&gt;09/01&amp;#xD;01/06/received&amp;#xD;06/16/accepted&lt;/date&gt;&lt;/pub-dates&gt;&lt;/dates&gt;&lt;pub-location&gt;San Francisco, CA USA&lt;/pub-location&gt;&lt;publisher&gt;Public Library of Science&lt;/publisher&gt;&lt;isbn&gt;1932-6203&lt;/isbn&gt;&lt;accession-num&gt;PMC4556675&lt;/accession-num&gt;&lt;urls&gt;&lt;related-urls&gt;&lt;url&gt;http://www.ncbi.nlm.nih.gov/pmc/articles/PMC4556675/&lt;/url&gt;&lt;url&gt;http://www.ncbi.nlm.nih.gov/pmc/articles/PMC4556675/pdf/pone.0132562.pdf&lt;/url&gt;&lt;/related-urls&gt;&lt;/urls&gt;&lt;electronic-resource-num&gt;10.1371/journal.pone.0132562&lt;/electronic-resource-num&gt;&lt;remote-database-name&gt;PMC&lt;/remote-database-name&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Browne, Thomson, Rockloff, &amp; Pennycook, 2015)</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Participants who agreed (ratings from 5 to 7) were considered to have pro-vaccination attitudes and participants who disagreed (ratings from 1 to 3) were considered to have anti-vaccination attitudes. </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 xml:space="preserve">To ensure that participants included in the analyses were reading carefully the experimental materials and paying attention to the questions, two procedures were employed. The first procedure was the inclusion of an attentional check item (“If you are carefully reading the questions, select ‘2’” within a 7-point Likert scale). One participant failed to answer correctly this attentional check and, therefore, the participant was removed from the final dataset. The second procedure involved measuring the time spent by the participants reading the text that contained the experimental manipulations. Following a procedure previously used by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Boyer&lt;/Author&gt;&lt;Year&gt;2015&lt;/Year&gt;&lt;RecNum&gt;155&lt;/RecNum&gt;&lt;DisplayText&gt;Boyer and Parren (2015)&lt;/DisplayText&gt;&lt;record&gt;&lt;rec-number&gt;155&lt;/rec-number&gt;&lt;foreign-keys&gt;&lt;key app="EN" db-id="r09s0x9zkarv0nes5zdvas9rrrrxwvt90r0a" timestamp="1465030495"&gt;155&lt;/key&gt;&lt;/foreign-keys&gt;&lt;ref-type name="Journal Article"&gt;17&lt;/ref-type&gt;&lt;contributors&gt;&lt;authors&gt;&lt;author&gt;Boyer, Pascal&lt;/author&gt;&lt;author&gt;Parren, Nora&lt;/author&gt;&lt;/authors&gt;&lt;/contributors&gt;&lt;titles&gt;&lt;title&gt;Threat-Related Information Suggests Competence: A Possible Factor in the Spread of Rumors&lt;/title&gt;&lt;secondary-title&gt;PLoS ONE&lt;/secondary-title&gt;&lt;/titles&gt;&lt;periodical&gt;&lt;full-title&gt;PLoS ONE&lt;/full-title&gt;&lt;/periodical&gt;&lt;pages&gt;e0128421&lt;/pages&gt;&lt;volume&gt;10&lt;/volume&gt;&lt;number&gt;6&lt;/number&gt;&lt;dates&gt;&lt;year&gt;2015&lt;/year&gt;&lt;/dates&gt;&lt;publisher&gt;Public Library of Science&lt;/publisher&gt;&lt;urls&gt;&lt;related-urls&gt;&lt;url&gt;http://dx.doi.org/10.1371%2Fjournal.pone.0128421&lt;/url&gt;&lt;url&gt;http://journals.plos.org/plosone/article/asset?id=10.1371/journal.pone.0128421.PDF&lt;/url&gt;&lt;/related-urls&gt;&lt;/urls&gt;&lt;electronic-resource-num&gt;10.1371/journal.pone.0128421&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Boyer and Parren (2015)</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12 participants who read the text at a greater pace than 400 words per minute were removed from the dataset. The final dataset was </w:t>
      </w:r>
      <w:r w:rsidRPr="00AF0AB8">
        <w:rPr>
          <w:rFonts w:ascii="Calibri" w:eastAsia="Times New Roman" w:hAnsi="Calibri" w:cs="Times New Roman"/>
          <w:sz w:val="24"/>
          <w:szCs w:val="24"/>
          <w:lang w:val="en-US"/>
        </w:rPr>
        <w:lastRenderedPageBreak/>
        <w:t>composed by the remaining 53 participants (28 males, 24 females and 1 other; 39 British and 14 Americans), which ages ranged between 20 and 58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36.26,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 xml:space="preserve">=11.11). </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p>
    <w:p w:rsidR="002B0FDF" w:rsidRPr="00AF0AB8" w:rsidRDefault="002B0FDF" w:rsidP="00EA75A7">
      <w:pPr>
        <w:pStyle w:val="Heading2"/>
        <w:rPr>
          <w:rFonts w:eastAsia="Times New Roman"/>
          <w:lang w:val="en-US"/>
        </w:rPr>
      </w:pPr>
      <w:r w:rsidRPr="00AF0AB8">
        <w:rPr>
          <w:rFonts w:eastAsia="Times New Roman"/>
          <w:lang w:val="en-US"/>
        </w:rPr>
        <w:t>2.2.- Materials</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 xml:space="preserve">An online questionnaire was created and applied with Qualtrics. Two different texts were created as processing conditions. The texts were adapted from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Connolly&lt;/Author&gt;&lt;Year&gt;2003&lt;/Year&gt;&lt;RecNum&gt;35&lt;/RecNum&gt;&lt;DisplayText&gt;Connolly and Reb (2003)&lt;/DisplayText&gt;&lt;record&gt;&lt;rec-number&gt;35&lt;/rec-number&gt;&lt;foreign-keys&gt;&lt;key app="EN" db-id="r09s0x9zkarv0nes5zdvas9rrrrxwvt90r0a" timestamp="1464533188"&gt;35&lt;/key&gt;&lt;/foreign-keys&gt;&lt;ref-type name="Journal Article"&gt;17&lt;/ref-type&gt;&lt;contributors&gt;&lt;authors&gt;&lt;author&gt;Connolly, T.&lt;/author&gt;&lt;author&gt;Reb, J.&lt;/author&gt;&lt;/authors&gt;&lt;/contributors&gt;&lt;titles&gt;&lt;title&gt;Omission bias in vaccination decisions: Where&amp;apos;s the &amp;quot;omission&amp;quot;? Where&amp;apos;s the &amp;quot;bias&amp;quot;?&lt;/title&gt;&lt;secondary-title&gt;Organizational Behavior and Human Decision Processes&lt;/secondary-title&gt;&lt;/titles&gt;&lt;periodical&gt;&lt;full-title&gt;Organizational Behavior and Human Decision Processes&lt;/full-title&gt;&lt;/periodical&gt;&lt;pages&gt;186-202&lt;/pages&gt;&lt;volume&gt;91&lt;/volume&gt;&lt;number&gt;2&lt;/number&gt;&lt;dates&gt;&lt;year&gt;2003&lt;/year&gt;&lt;pub-dates&gt;&lt;date&gt;Jul&lt;/date&gt;&lt;/pub-dates&gt;&lt;/dates&gt;&lt;isbn&gt;0749-5978&lt;/isbn&gt;&lt;accession-num&gt;WOS:000184165900006&lt;/accession-num&gt;&lt;urls&gt;&lt;related-urls&gt;&lt;url&gt;&amp;lt;Go to ISI&amp;gt;://WOS:000184165900006&lt;/url&gt;&lt;url&gt;http://ac.els-cdn.com/S0749597803000578/1-s2.0-S0749597803000578-main.pdf?_tid=4172c7c8-d0ea-11e5-9919-00000aacb361&amp;amp;acdnat=1455214204_7193e9b3bdbfe1df85fa4678b4aba5f9&lt;/url&gt;&lt;/related-urls&gt;&lt;/urls&gt;&lt;electronic-resource-num&gt;10.1016/s0749-5978(03)00057-8&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onnolly and Reb (2003)</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who themselves adapted the scenarios from </w:t>
      </w:r>
      <w:r w:rsidRPr="00AF0AB8">
        <w:rPr>
          <w:rFonts w:ascii="Calibri" w:eastAsia="Times New Roman" w:hAnsi="Calibri" w:cs="Times New Roman"/>
          <w:sz w:val="24"/>
          <w:szCs w:val="24"/>
          <w:lang w:val="en-US"/>
        </w:rPr>
        <w:fldChar w:fldCharType="begin"/>
      </w:r>
      <w:r w:rsidR="00F64F7C">
        <w:rPr>
          <w:rFonts w:ascii="Calibri" w:eastAsia="Times New Roman" w:hAnsi="Calibri" w:cs="Times New Roman"/>
          <w:sz w:val="24"/>
          <w:szCs w:val="24"/>
          <w:lang w:val="en-US"/>
        </w:rPr>
        <w:instrText xml:space="preserve"> ADDIN EN.CITE &lt;EndNote&gt;&lt;Cite AuthorYear="1"&gt;&lt;Author&gt;Ritov&lt;/Author&gt;&lt;Year&gt;1990&lt;/Year&gt;&lt;RecNum&gt;216&lt;/RecNum&gt;&lt;DisplayText&gt;Ritov and Baron (1990)&lt;/DisplayText&gt;&lt;record&gt;&lt;rec-number&gt;216&lt;/rec-number&gt;&lt;foreign-keys&gt;&lt;key app="EN" db-id="r09s0x9zkarv0nes5zdvas9rrrrxwvt90r0a" timestamp="1465747454"&gt;216&lt;/key&gt;&lt;/foreign-keys&gt;&lt;ref-type name="Journal Article"&gt;17&lt;/ref-type&gt;&lt;contributors&gt;&lt;authors&gt;&lt;author&gt;Ritov, Ilana&lt;/author&gt;&lt;author&gt;Baron, Jonathan&lt;/author&gt;&lt;/authors&gt;&lt;/contributors&gt;&lt;titles&gt;&lt;title&gt;Reluctance to Vaccinate: Omission Bias and Ambiguity&lt;/title&gt;&lt;secondary-title&gt;Journal of Behavioral Decision Making&lt;/secondary-title&gt;&lt;/titles&gt;&lt;periodical&gt;&lt;full-title&gt;Journal of Behavioral Decision Making&lt;/full-title&gt;&lt;/periodical&gt;&lt;pages&gt;168-186&lt;/pages&gt;&lt;number&gt;3&lt;/number&gt;&lt;num-vols&gt;Book, Section&lt;/num-vols&gt;&lt;keywords&gt;&lt;keyword&gt;Health Production (I12)&lt;/keyword&gt;&lt;keyword&gt;Northern America&lt;/keyword&gt;&lt;keyword&gt;Consumer Economics: Empirical Analysis (D12)&lt;/keyword&gt;&lt;keyword&gt;U.S&lt;/keyword&gt;&lt;/keywords&gt;&lt;dates&gt;&lt;year&gt;1990&lt;/year&gt;&lt;/dates&gt;&lt;isbn&gt;9780521667432;9780521661355;0521667437;0521661358;&lt;/isbn&gt;&lt;urls&gt;&lt;related-urls&gt;&lt;url&gt;&lt;style face="underline" font="default" size="100%"&gt;http://uned.summon.serialssolutions.com/2.0.0/link/0/eLvHCXMwnV3dS8MwED_c9iI--I06heB7td9tfBErjiGCIiLsaSTpRQraTtriv29ua6Y42IOPx0FILsnd5Zf8cgCBf-E6f3wC93gueIqh76KMdIgJytT3pM6V8JTmi9rRk0n8lCX3P_hbN9vWSc49d14pAs0vTeD3iAF4Pft0qIgUXbZ2FTV6MDCJdkJnsTQbLyEXNzbphss7xqoJTEGULgUTSZPuQx6rjH7LRu-v-Ot5EBptgyXH2McnbUn0jHr1Z8d_DmgHtoj6wIiTYMy9CxtY7kHvQXztQ_iM761qaI2wpmKvQqmiNHnqFXs0K4UgN5YVomaizNnNhyzeWpPeH8D56O7lduzYnkyFJGhFNfXU9sM_hH5ZlXgEjKPCWGolEy1CHxX3RI7CQ83jUItAHcNwTUMna7VD2FzQ2wnWOIWBNtsOz6BPNvwGRmGqeg&lt;/style&gt;&lt;/url&gt;&lt;/related-urls&gt;&lt;/urls&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Ritov and Baron (1990)</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nd </w:t>
      </w:r>
      <w:r w:rsidRPr="00AF0AB8">
        <w:rPr>
          <w:rFonts w:ascii="Calibri" w:eastAsia="Times New Roman" w:hAnsi="Calibri" w:cs="Times New Roman"/>
          <w:sz w:val="24"/>
          <w:szCs w:val="24"/>
          <w:lang w:val="en-US"/>
        </w:rPr>
        <w:fldChar w:fldCharType="begin">
          <w:fldData xml:space="preserve">PEVuZE5vdGU+PENpdGUgQXV0aG9yWWVhcj0iMSI+PEF1dGhvcj5Bc2NoPC9BdXRob3I+PFllYXI+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ExOC0yMzwvcGFnZXM+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</w:fldData>
        </w:fldChar>
      </w:r>
      <w:r w:rsidRPr="00AF0AB8">
        <w:rPr>
          <w:rFonts w:ascii="Calibri" w:eastAsia="Times New Roman" w:hAnsi="Calibri" w:cs="Times New Roman"/>
          <w:sz w:val="24"/>
          <w:szCs w:val="24"/>
          <w:lang w:val="en-US"/>
        </w:rPr>
        <w:instrText xml:space="preserve"> ADDIN EN.CITE </w:instrText>
      </w:r>
      <w:r w:rsidRPr="00AF0AB8">
        <w:rPr>
          <w:rFonts w:ascii="Calibri" w:eastAsia="Times New Roman" w:hAnsi="Calibri" w:cs="Times New Roman"/>
          <w:sz w:val="24"/>
          <w:szCs w:val="24"/>
          <w:lang w:val="en-US"/>
        </w:rPr>
        <w:fldChar w:fldCharType="begin">
          <w:fldData xml:space="preserve">PEVuZE5vdGU+PENpdGUgQXV0aG9yWWVhcj0iMSI+PEF1dGhvcj5Bc2NoPC9BdXRob3I+PFllYXI+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</w:fldData>
        </w:fldChar>
      </w:r>
      <w:r w:rsidRPr="00AF0AB8">
        <w:rPr>
          <w:rFonts w:ascii="Calibri" w:eastAsia="Times New Roman" w:hAnsi="Calibri" w:cs="Times New Roman"/>
          <w:sz w:val="24"/>
          <w:szCs w:val="24"/>
          <w:lang w:val="en-US"/>
        </w:rPr>
        <w:instrText xml:space="preserve"> ADDIN EN.CITE.DATA </w:instrText>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Asch et al. (1994)</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The greatest part of the information was similar across the two texts. The texts varied in only one aspect: one text prompted the participants to imagine that they had a one-year-old child who suffered from a set of symptoms as a consequence of a vaccine-preventable infectious disease (</w:t>
      </w:r>
      <w:r w:rsidRPr="00AF0AB8">
        <w:rPr>
          <w:rFonts w:ascii="Calibri" w:eastAsia="Times New Roman" w:hAnsi="Calibri" w:cs="Times New Roman"/>
          <w:i/>
          <w:sz w:val="24"/>
          <w:szCs w:val="24"/>
          <w:lang w:val="en-US"/>
        </w:rPr>
        <w:t>Omission Condition</w:t>
      </w:r>
      <w:r w:rsidRPr="00AF0AB8">
        <w:rPr>
          <w:rFonts w:ascii="Calibri" w:eastAsia="Times New Roman" w:hAnsi="Calibri" w:cs="Times New Roman"/>
          <w:sz w:val="24"/>
          <w:szCs w:val="24"/>
          <w:lang w:val="en-US"/>
        </w:rPr>
        <w:t>), while the other text prompted the participants to imagine that the symptoms were the consequence of the vaccine side effects (</w:t>
      </w:r>
      <w:r w:rsidRPr="00AF0AB8">
        <w:rPr>
          <w:rFonts w:ascii="Calibri" w:eastAsia="Times New Roman" w:hAnsi="Calibri" w:cs="Times New Roman"/>
          <w:i/>
          <w:sz w:val="24"/>
          <w:szCs w:val="24"/>
          <w:lang w:val="en-US"/>
        </w:rPr>
        <w:t>Commission Condition</w:t>
      </w:r>
      <w:r w:rsidRPr="00AF0AB8">
        <w:rPr>
          <w:rFonts w:ascii="Calibri" w:eastAsia="Times New Roman" w:hAnsi="Calibri" w:cs="Times New Roman"/>
          <w:sz w:val="24"/>
          <w:szCs w:val="24"/>
          <w:lang w:val="en-US"/>
        </w:rPr>
        <w:t xml:space="preserve">). See Figure 1. </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noProof/>
          <w:lang w:eastAsia="en-GB"/>
        </w:rPr>
        <mc:AlternateContent>
          <mc:Choice Requires="wps">
            <w:drawing>
              <wp:anchor distT="0" distB="0" distL="114300" distR="114300" simplePos="0" relativeHeight="251659264" behindDoc="0" locked="0" layoutInCell="1" allowOverlap="1" wp14:anchorId="5854F09D" wp14:editId="4D9FA867">
                <wp:simplePos x="0" y="0"/>
                <wp:positionH relativeFrom="margin">
                  <wp:align>left</wp:align>
                </wp:positionH>
                <wp:positionV relativeFrom="paragraph">
                  <wp:posOffset>228600</wp:posOffset>
                </wp:positionV>
                <wp:extent cx="5810250" cy="171450"/>
                <wp:effectExtent l="0" t="0" r="0" b="0"/>
                <wp:wrapThrough wrapText="bothSides">
                  <wp:wrapPolygon edited="0">
                    <wp:start x="0" y="0"/>
                    <wp:lineTo x="0" y="19200"/>
                    <wp:lineTo x="21529" y="19200"/>
                    <wp:lineTo x="2152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810250" cy="171450"/>
                        </a:xfrm>
                        <a:prstGeom prst="rect">
                          <a:avLst/>
                        </a:prstGeom>
                        <a:solidFill>
                          <a:prstClr val="white"/>
                        </a:solidFill>
                        <a:ln>
                          <a:noFill/>
                        </a:ln>
                      </wps:spPr>
                      <wps:txbx>
                        <w:txbxContent>
                          <w:p w:rsidR="00DA2D41" w:rsidRPr="009804BA" w:rsidRDefault="00DA2D41" w:rsidP="002B0FDF">
                            <w:pPr>
                              <w:pStyle w:val="Caption"/>
                              <w:rPr>
                                <w:rFonts w:ascii="Calibri" w:eastAsia="Times New Roman" w:hAnsi="Calibri" w:cs="Times New Roman"/>
                                <w:noProof/>
                              </w:rPr>
                            </w:pPr>
                            <w:r>
                              <w:t xml:space="preserve">Figure 1. Text for the Processing Condi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54F09D" id="_x0000_t202" coordsize="21600,21600" o:spt="202" path="m,l,21600r21600,l21600,xe">
                <v:stroke joinstyle="miter"/>
                <v:path gradientshapeok="t" o:connecttype="rect"/>
              </v:shapetype>
              <v:shape id="Text Box 1" o:spid="_x0000_s1026" type="#_x0000_t202" style="position:absolute;left:0;text-align:left;margin-left:0;margin-top:18pt;width:457.5pt;height:13.5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" stroked="f">
                <v:textbox inset="0,0,0,0">
                  <w:txbxContent>
                    <w:p w:rsidR="00DA2D41" w:rsidRPr="009804BA" w:rsidRDefault="00DA2D41" w:rsidP="002B0FDF">
                      <w:pPr>
                        <w:pStyle w:val="Caption"/>
                        <w:rPr>
                          <w:rFonts w:ascii="Calibri" w:eastAsia="Times New Roman" w:hAnsi="Calibri" w:cs="Times New Roman"/>
                          <w:noProof/>
                        </w:rPr>
                      </w:pPr>
                      <w:r>
                        <w:t xml:space="preserve">Figure 1. Text for the Processing Conditions. </w:t>
                      </w:r>
                    </w:p>
                  </w:txbxContent>
                </v:textbox>
                <w10:wrap type="through" anchorx="margin"/>
              </v:shape>
            </w:pict>
          </mc:Fallback>
        </mc:AlternateContent>
      </w:r>
      <w:r w:rsidRPr="00AF0AB8">
        <w:rPr>
          <w:rFonts w:ascii="Calibri" w:eastAsia="Times New Roman" w:hAnsi="Calibri" w:cs="Times New Roman"/>
          <w:noProof/>
          <w:lang w:eastAsia="en-GB"/>
        </w:rPr>
        <mc:AlternateContent>
          <mc:Choice Requires="wps">
            <w:drawing>
              <wp:anchor distT="45720" distB="45720" distL="114300" distR="114300" simplePos="0" relativeHeight="251660288" behindDoc="1" locked="0" layoutInCell="1" allowOverlap="1" wp14:anchorId="010C4A71" wp14:editId="4F908E6B">
                <wp:simplePos x="0" y="0"/>
                <wp:positionH relativeFrom="margin">
                  <wp:posOffset>0</wp:posOffset>
                </wp:positionH>
                <wp:positionV relativeFrom="paragraph">
                  <wp:posOffset>507365</wp:posOffset>
                </wp:positionV>
                <wp:extent cx="5810250" cy="2781300"/>
                <wp:effectExtent l="0" t="0" r="19050" b="190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0" cy="2781300"/>
                        </a:xfrm>
                        <a:prstGeom prst="rect">
                          <a:avLst/>
                        </a:prstGeom>
                        <a:solidFill>
                          <a:srgbClr val="FFFFFF"/>
                        </a:solidFill>
                        <a:ln w="9525">
                          <a:solidFill>
                            <a:srgbClr val="000000"/>
                          </a:solidFill>
                          <a:miter lim="800000"/>
                          <a:headEnd/>
                          <a:tailEnd/>
                        </a:ln>
                      </wps:spPr>
                      <wps:txbx>
                        <w:txbxContent>
                          <w:p w:rsidR="00DA2D41" w:rsidRPr="00670014" w:rsidRDefault="00DA2D41" w:rsidP="002B0FDF">
                            <w:pPr>
                              <w:keepNext/>
                              <w:ind w:firstLine="720"/>
                              <w:jc w:val="both"/>
                              <w:rPr>
                                <w:i/>
                              </w:rPr>
                            </w:pPr>
                            <w:r w:rsidRPr="00670014">
                              <w:rPr>
                                <w:i/>
                              </w:rPr>
                              <w:t xml:space="preserve">Imagine that, in the country you live in, there had been several outbreaks of a certain new infectious disease, which can cause severe illness to children under three. Only a small number of children exposed actually catch this disease, but for those who do it is often quite severe.                  </w:t>
                            </w:r>
                          </w:p>
                          <w:p w:rsidR="00DA2D41" w:rsidRDefault="00DA2D41" w:rsidP="002B0FDF">
                            <w:pPr>
                              <w:keepNext/>
                              <w:ind w:firstLine="720"/>
                              <w:jc w:val="both"/>
                              <w:rPr>
                                <w:i/>
                              </w:rPr>
                            </w:pPr>
                            <w:r w:rsidRPr="00670014">
                              <w:rPr>
                                <w:i/>
                              </w:rPr>
                              <w:t xml:space="preserve">A vaccine for this disease has been developed and tested. </w:t>
                            </w:r>
                            <w:r w:rsidRPr="000F3806">
                              <w:t>The</w:t>
                            </w:r>
                            <w:r w:rsidRPr="00670014">
                              <w:rPr>
                                <w:i/>
                              </w:rPr>
                              <w:t xml:space="preserve"> vaccine eliminates any possibility of the child getting the disease. The vaccine, however, can sometimes cause side-effects that are very similar to the symptoms of the disease. Fortunately, these unpleasant effects are rare. In fact, the risk of a vaccinated child getting the unpleasant side-effects is about as low as the chance of a non-vaccinated child getting the severe symptoms of the disease.                  </w:t>
                            </w:r>
                          </w:p>
                          <w:p w:rsidR="00DA2D41" w:rsidRDefault="00DA2D41" w:rsidP="002B0FDF">
                            <w:pPr>
                              <w:keepNext/>
                              <w:pBdr>
                                <w:bottom w:val="single" w:sz="12" w:space="1" w:color="auto"/>
                              </w:pBdr>
                              <w:ind w:firstLine="720"/>
                              <w:jc w:val="both"/>
                            </w:pPr>
                            <w:r w:rsidRPr="00670014">
                              <w:rPr>
                                <w:i/>
                              </w:rPr>
                              <w:t xml:space="preserve">Imagine that you have one child, a one-year old. </w:t>
                            </w:r>
                            <w:r w:rsidRPr="002D5F41">
                              <w:rPr>
                                <w:b/>
                                <w:i/>
                              </w:rPr>
                              <w:t>Suppose you did decide to vaccinate. Unfortunately, your child is one of those who suffer from the vaccine side-effects</w:t>
                            </w:r>
                            <w:r>
                              <w:rPr>
                                <w:i/>
                              </w:rPr>
                              <w:t xml:space="preserve"> </w:t>
                            </w:r>
                            <w:r>
                              <w:t xml:space="preserve">[Commission Condition] // </w:t>
                            </w:r>
                            <w:r w:rsidRPr="000567E5">
                              <w:rPr>
                                <w:b/>
                              </w:rPr>
                              <w:t>Suppose you decided not to vaccinate. Unfortunately, your child is one of those who suffer from the dis</w:t>
                            </w:r>
                            <w:r>
                              <w:rPr>
                                <w:b/>
                              </w:rPr>
                              <w:t>ease</w:t>
                            </w:r>
                            <w:r>
                              <w:t xml:space="preserve"> [Omission Condition].</w:t>
                            </w:r>
                          </w:p>
                          <w:p w:rsidR="00DA2D41" w:rsidRDefault="00DA2D41" w:rsidP="002B0FDF">
                            <w:pPr>
                              <w:pStyle w:val="Caption"/>
                              <w:jc w:val="both"/>
                            </w:pPr>
                            <w:r w:rsidRPr="00480D7C">
                              <w:rPr>
                                <w:color w:val="000000" w:themeColor="text1"/>
                              </w:rPr>
                              <w:t>NOTE:</w:t>
                            </w:r>
                            <w:r w:rsidRPr="00480D7C">
                              <w:rPr>
                                <w:i w:val="0"/>
                                <w:color w:val="000000" w:themeColor="text1"/>
                              </w:rPr>
                              <w:t xml:space="preserve"> Sentences in bold face indicates sentences that were different across the conditions.</w:t>
                            </w:r>
                          </w:p>
                          <w:p w:rsidR="00DA2D41" w:rsidRDefault="00DA2D41" w:rsidP="002B0FDF">
                            <w:pPr>
                              <w:keepNext/>
                              <w:ind w:firstLine="720"/>
                              <w:jc w:val="both"/>
                              <w:rPr>
                                <w:i/>
                              </w:rPr>
                            </w:pPr>
                          </w:p>
                          <w:p w:rsidR="00DA2D41" w:rsidRPr="002D5F41" w:rsidRDefault="00DA2D41" w:rsidP="002B0FDF">
                            <w:pPr>
                              <w:keepNext/>
                              <w:ind w:firstLine="720"/>
                              <w:jc w:val="both"/>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C4A71" id="Text Box 2" o:spid="_x0000_s1027" type="#_x0000_t202" style="position:absolute;left:0;text-align:left;margin-left:0;margin-top:39.95pt;width:457.5pt;height:219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">
                <v:textbox>
                  <w:txbxContent>
                    <w:p w:rsidR="00DA2D41" w:rsidRPr="00670014" w:rsidRDefault="00DA2D41" w:rsidP="002B0FDF">
                      <w:pPr>
                        <w:keepNext/>
                        <w:ind w:firstLine="720"/>
                        <w:jc w:val="both"/>
                        <w:rPr>
                          <w:i/>
                        </w:rPr>
                      </w:pPr>
                      <w:r w:rsidRPr="00670014">
                        <w:rPr>
                          <w:i/>
                        </w:rPr>
                        <w:t xml:space="preserve">Imagine that, in the country you live in, there had been several outbreaks of a certain new infectious disease, which can cause severe illness to children under three. Only a small number of children exposed actually catch this disease, but for those who do it is often quite severe.                  </w:t>
                      </w:r>
                    </w:p>
                    <w:p w:rsidR="00DA2D41" w:rsidRDefault="00DA2D41" w:rsidP="002B0FDF">
                      <w:pPr>
                        <w:keepNext/>
                        <w:ind w:firstLine="720"/>
                        <w:jc w:val="both"/>
                        <w:rPr>
                          <w:i/>
                        </w:rPr>
                      </w:pPr>
                      <w:r w:rsidRPr="00670014">
                        <w:rPr>
                          <w:i/>
                        </w:rPr>
                        <w:t xml:space="preserve">A vaccine for this disease has been developed and tested. </w:t>
                      </w:r>
                      <w:r w:rsidRPr="000F3806">
                        <w:t>The</w:t>
                      </w:r>
                      <w:r w:rsidRPr="00670014">
                        <w:rPr>
                          <w:i/>
                        </w:rPr>
                        <w:t xml:space="preserve"> vaccine eliminates any possibility of the child getting the disease. The vaccine, however, can sometimes cause side-effects that are very similar to the symptoms of the disease. Fortunately, these unpleasant effects are rare. In fact, the risk of a vaccinated child getting the unpleasant side-effects is about as low as the chance of a non-vaccinated child getting the severe symptoms of the disease.                  </w:t>
                      </w:r>
                    </w:p>
                    <w:p w:rsidR="00DA2D41" w:rsidRDefault="00DA2D41" w:rsidP="002B0FDF">
                      <w:pPr>
                        <w:keepNext/>
                        <w:pBdr>
                          <w:bottom w:val="single" w:sz="12" w:space="1" w:color="auto"/>
                        </w:pBdr>
                        <w:ind w:firstLine="720"/>
                        <w:jc w:val="both"/>
                      </w:pPr>
                      <w:r w:rsidRPr="00670014">
                        <w:rPr>
                          <w:i/>
                        </w:rPr>
                        <w:t xml:space="preserve">Imagine that you have one child, a one-year old. </w:t>
                      </w:r>
                      <w:r w:rsidRPr="002D5F41">
                        <w:rPr>
                          <w:b/>
                          <w:i/>
                        </w:rPr>
                        <w:t>Suppose you did decide to vaccinate. Unfortunately, your child is one of those who suffer from the vaccine side-effects</w:t>
                      </w:r>
                      <w:r>
                        <w:rPr>
                          <w:i/>
                        </w:rPr>
                        <w:t xml:space="preserve"> </w:t>
                      </w:r>
                      <w:r>
                        <w:t xml:space="preserve">[Commission Condition] // </w:t>
                      </w:r>
                      <w:r w:rsidRPr="000567E5">
                        <w:rPr>
                          <w:b/>
                        </w:rPr>
                        <w:t>Suppose you decided not to vaccinate. Unfortunately, your child is one of those who suffer from the dis</w:t>
                      </w:r>
                      <w:r>
                        <w:rPr>
                          <w:b/>
                        </w:rPr>
                        <w:t>ease</w:t>
                      </w:r>
                      <w:r>
                        <w:t xml:space="preserve"> [Omission Condition].</w:t>
                      </w:r>
                    </w:p>
                    <w:p w:rsidR="00DA2D41" w:rsidRDefault="00DA2D41" w:rsidP="002B0FDF">
                      <w:pPr>
                        <w:pStyle w:val="Caption"/>
                        <w:jc w:val="both"/>
                      </w:pPr>
                      <w:r w:rsidRPr="00480D7C">
                        <w:rPr>
                          <w:color w:val="000000" w:themeColor="text1"/>
                        </w:rPr>
                        <w:t>NOTE:</w:t>
                      </w:r>
                      <w:r w:rsidRPr="00480D7C">
                        <w:rPr>
                          <w:i w:val="0"/>
                          <w:color w:val="000000" w:themeColor="text1"/>
                        </w:rPr>
                        <w:t xml:space="preserve"> Sentences in bold face indicates sentences that were different across the conditions.</w:t>
                      </w:r>
                    </w:p>
                    <w:p w:rsidR="00DA2D41" w:rsidRDefault="00DA2D41" w:rsidP="002B0FDF">
                      <w:pPr>
                        <w:keepNext/>
                        <w:ind w:firstLine="720"/>
                        <w:jc w:val="both"/>
                        <w:rPr>
                          <w:i/>
                        </w:rPr>
                      </w:pPr>
                    </w:p>
                    <w:p w:rsidR="00DA2D41" w:rsidRPr="002D5F41" w:rsidRDefault="00DA2D41" w:rsidP="002B0FDF">
                      <w:pPr>
                        <w:keepNext/>
                        <w:ind w:firstLine="720"/>
                        <w:jc w:val="both"/>
                        <w:rPr>
                          <w:i/>
                        </w:rPr>
                      </w:pPr>
                    </w:p>
                  </w:txbxContent>
                </v:textbox>
                <w10:wrap type="topAndBottom" anchorx="margin"/>
              </v:shape>
            </w:pict>
          </mc:Fallback>
        </mc:AlternateConten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3 items were included in the questionnaire to explore the quality of the texts. These items prompted participants to rate on a 7-point Likert scale how easy to read and to</w:t>
      </w:r>
      <w:r w:rsidRPr="00AF0AB8">
        <w:rPr>
          <w:rFonts w:ascii="Calibri" w:eastAsia="Times New Roman" w:hAnsi="Calibri" w:cs="Times New Roman"/>
          <w:color w:val="FF0000"/>
          <w:sz w:val="24"/>
          <w:szCs w:val="24"/>
          <w:lang w:val="en-US"/>
        </w:rPr>
        <w:t xml:space="preserve"> </w:t>
      </w:r>
      <w:r w:rsidRPr="00AF0AB8">
        <w:rPr>
          <w:rFonts w:ascii="Calibri" w:eastAsia="Times New Roman" w:hAnsi="Calibri" w:cs="Times New Roman"/>
          <w:sz w:val="24"/>
          <w:szCs w:val="24"/>
          <w:lang w:val="en-US"/>
        </w:rPr>
        <w:t xml:space="preserve">understand the texts were as well as how easy to imagine and how plausible the described situations were. In addition, participants were asked to rate the elicitation of the following emotions by the texts on a 7 point Likert scale (1=very little, 7=very much): fear, anger, sadness, joy, compassion, disgust, surprise, confusion and regret. Regret was the emotion </w:t>
      </w:r>
      <w:r w:rsidRPr="00AF0AB8">
        <w:rPr>
          <w:rFonts w:ascii="Calibri" w:eastAsia="Times New Roman" w:hAnsi="Calibri" w:cs="Times New Roman"/>
          <w:sz w:val="24"/>
          <w:szCs w:val="24"/>
          <w:lang w:val="en-US"/>
        </w:rPr>
        <w:lastRenderedPageBreak/>
        <w:t xml:space="preserve">that was considered relevant for testing the hypotheses stated in the introduction. Disgust was also considered of interest due to both their disputed role in the formation of anti-vaccination beliefs </w:t>
      </w:r>
      <w:r w:rsidRPr="00AF0AB8">
        <w:rPr>
          <w:rFonts w:ascii="Calibri" w:eastAsia="Times New Roman" w:hAnsi="Calibri" w:cs="Times New Roman"/>
          <w:sz w:val="24"/>
          <w:szCs w:val="24"/>
          <w:lang w:val="en-US"/>
        </w:rPr>
        <w:fldChar w:fldCharType="begin">
          <w:fldData xml:space="preserve">PEVuZE5vdGU+PENpdGU+PEF1dGhvcj5LYWhhbjwvQXV0aG9yPjxZZWFyPjIwMTY8L1llYXI+PFJl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</w:fldData>
        </w:fldChar>
      </w:r>
      <w:r w:rsidRPr="00AF0AB8">
        <w:rPr>
          <w:rFonts w:ascii="Calibri" w:eastAsia="Times New Roman" w:hAnsi="Calibri" w:cs="Times New Roman"/>
          <w:sz w:val="24"/>
          <w:szCs w:val="24"/>
          <w:lang w:val="en-US"/>
        </w:rPr>
        <w:instrText xml:space="preserve"> ADDIN EN.CITE </w:instrText>
      </w:r>
      <w:r w:rsidRPr="00AF0AB8">
        <w:rPr>
          <w:rFonts w:ascii="Calibri" w:eastAsia="Times New Roman" w:hAnsi="Calibri" w:cs="Times New Roman"/>
          <w:sz w:val="24"/>
          <w:szCs w:val="24"/>
          <w:lang w:val="en-US"/>
        </w:rPr>
        <w:fldChar w:fldCharType="begin">
          <w:fldData xml:space="preserve">PEVuZE5vdGU+PENpdGU+PEF1dGhvcj5LYWhhbjwvQXV0aG9yPjxZZWFyPjIwMTY8L1llYXI+PFJl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</w:fldData>
        </w:fldChar>
      </w:r>
      <w:r w:rsidRPr="00AF0AB8">
        <w:rPr>
          <w:rFonts w:ascii="Calibri" w:eastAsia="Times New Roman" w:hAnsi="Calibri" w:cs="Times New Roman"/>
          <w:sz w:val="24"/>
          <w:szCs w:val="24"/>
          <w:lang w:val="en-US"/>
        </w:rPr>
        <w:instrText xml:space="preserve"> ADDIN EN.CITE.DATA </w:instrText>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lifford &amp; Wendell, 2016; Kahan &amp; Hilgard, 2016; Miton &amp; Mercier, 2015)</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nd the greater transmissibility of disgust-eliciting content in American samples </w:t>
      </w:r>
      <w:r w:rsidRPr="00AF0AB8">
        <w:rPr>
          <w:rFonts w:ascii="Calibri" w:eastAsia="Times New Roman" w:hAnsi="Calibri" w:cs="Times New Roman"/>
          <w:sz w:val="24"/>
          <w:szCs w:val="24"/>
          <w:lang w:val="en-US"/>
        </w:rPr>
        <w:fldChar w:fldCharType="begin">
          <w:fldData xml:space="preserve">PEVuZE5vdGU+PENpdGU+PEF1dGhvcj5IZWF0aDwvQXV0aG9yPjxZZWFyPjIwMDE8L1llYXI+PFJl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==
</w:fldData>
        </w:fldChar>
      </w:r>
      <w:r w:rsidRPr="00AF0AB8">
        <w:rPr>
          <w:rFonts w:ascii="Calibri" w:eastAsia="Times New Roman" w:hAnsi="Calibri" w:cs="Times New Roman"/>
          <w:sz w:val="24"/>
          <w:szCs w:val="24"/>
          <w:lang w:val="en-US"/>
        </w:rPr>
        <w:instrText xml:space="preserve"> ADDIN EN.CITE </w:instrText>
      </w:r>
      <w:r w:rsidRPr="00AF0AB8">
        <w:rPr>
          <w:rFonts w:ascii="Calibri" w:eastAsia="Times New Roman" w:hAnsi="Calibri" w:cs="Times New Roman"/>
          <w:sz w:val="24"/>
          <w:szCs w:val="24"/>
          <w:lang w:val="en-US"/>
        </w:rPr>
        <w:fldChar w:fldCharType="begin">
          <w:fldData xml:space="preserve">PEVuZE5vdGU+PENpdGU+PEF1dGhvcj5IZWF0aDwvQXV0aG9yPjxZZWFyPjIwMDE8L1llYXI+PFJl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==
</w:fldData>
        </w:fldChar>
      </w:r>
      <w:r w:rsidRPr="00AF0AB8">
        <w:rPr>
          <w:rFonts w:ascii="Calibri" w:eastAsia="Times New Roman" w:hAnsi="Calibri" w:cs="Times New Roman"/>
          <w:sz w:val="24"/>
          <w:szCs w:val="24"/>
          <w:lang w:val="en-US"/>
        </w:rPr>
        <w:instrText xml:space="preserve"> ADDIN EN.CITE.DATA </w:instrText>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Eriksson &amp; Coultas, 2014; Eriksson, Coultas, &amp; de Barra, 2016; Heath et al., 2001)</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The other emotions were included to make the researcher’s hypothesis less salient and to control their possible effects. </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Two items were included to measure attitudes towards vaccination (“</w:t>
      </w:r>
      <w:r w:rsidRPr="00AF0AB8">
        <w:rPr>
          <w:rFonts w:ascii="Calibri" w:eastAsia="Times New Roman" w:hAnsi="Calibri" w:cs="Times New Roman"/>
          <w:i/>
          <w:sz w:val="24"/>
          <w:szCs w:val="24"/>
          <w:lang w:val="en-US"/>
        </w:rPr>
        <w:t>If I had a baby to care for, I would want him/her to get all the recommended immunizations</w:t>
      </w:r>
      <w:r w:rsidRPr="00AF0AB8">
        <w:rPr>
          <w:rFonts w:ascii="Calibri" w:eastAsia="Times New Roman" w:hAnsi="Calibri" w:cs="Times New Roman"/>
          <w:sz w:val="24"/>
          <w:szCs w:val="24"/>
          <w:lang w:val="en-US"/>
        </w:rPr>
        <w:t>” and “</w:t>
      </w:r>
      <w:r w:rsidRPr="00AF0AB8">
        <w:rPr>
          <w:rFonts w:ascii="Calibri" w:eastAsia="Times New Roman" w:hAnsi="Calibri" w:cs="Times New Roman"/>
          <w:i/>
          <w:sz w:val="24"/>
          <w:szCs w:val="24"/>
          <w:lang w:val="en-US"/>
        </w:rPr>
        <w:t>I believe that scheduled immunizations are safe for children</w:t>
      </w:r>
      <w:r w:rsidRPr="00AF0AB8">
        <w:rPr>
          <w:rFonts w:ascii="Calibri" w:eastAsia="Times New Roman" w:hAnsi="Calibri" w:cs="Times New Roman"/>
          <w:sz w:val="24"/>
          <w:szCs w:val="24"/>
          <w:lang w:val="en-US"/>
        </w:rPr>
        <w:t xml:space="preserve">”). These items were previously used by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Browne&lt;/Author&gt;&lt;Year&gt;2015&lt;/Year&gt;&lt;RecNum&gt;130&lt;/RecNum&gt;&lt;DisplayText&gt;Browne et al. (2015)&lt;/DisplayText&gt;&lt;record&gt;&lt;rec-number&gt;130&lt;/rec-number&gt;&lt;foreign-keys&gt;&lt;key app="EN" db-id="r09s0x9zkarv0nes5zdvas9rrrrxwvt90r0a" timestamp="1464540901"&gt;130&lt;/key&gt;&lt;/foreign-keys&gt;&lt;ref-type name="Journal Article"&gt;17&lt;/ref-type&gt;&lt;contributors&gt;&lt;authors&gt;&lt;author&gt;Browne, Matthew&lt;/author&gt;&lt;author&gt;Thomson, Patricia&lt;/author&gt;&lt;author&gt;Rockloff, Matthew Justus&lt;/author&gt;&lt;author&gt;Pennycook, Gordon&lt;/author&gt;&lt;/authors&gt;&lt;/contributors&gt;&lt;titles&gt;&lt;title&gt;Going against the Herd: Psychological and Cultural Factors Underlying the ‘Vaccination Confidence Gap’&lt;/title&gt;&lt;secondary-title&gt;PLoS ONE&lt;/secondary-title&gt;&lt;/titles&gt;&lt;periodical&gt;&lt;full-title&gt;PLoS ONE&lt;/full-title&gt;&lt;/periodical&gt;&lt;pages&gt;e0132562&lt;/pages&gt;&lt;volume&gt;10&lt;/volume&gt;&lt;number&gt;9&lt;/number&gt;&lt;dates&gt;&lt;year&gt;2015&lt;/year&gt;&lt;pub-dates&gt;&lt;date&gt;09/01&amp;#xD;01/06/received&amp;#xD;06/16/accepted&lt;/date&gt;&lt;/pub-dates&gt;&lt;/dates&gt;&lt;pub-location&gt;San Francisco, CA USA&lt;/pub-location&gt;&lt;publisher&gt;Public Library of Science&lt;/publisher&gt;&lt;isbn&gt;1932-6203&lt;/isbn&gt;&lt;accession-num&gt;PMC4556675&lt;/accession-num&gt;&lt;urls&gt;&lt;related-urls&gt;&lt;url&gt;http://www.ncbi.nlm.nih.gov/pmc/articles/PMC4556675/&lt;/url&gt;&lt;url&gt;http://www.ncbi.nlm.nih.gov/pmc/articles/PMC4556675/pdf/pone.0132562.pdf&lt;/url&gt;&lt;/related-urls&gt;&lt;/urls&gt;&lt;electronic-resource-num&gt;10.1371/journal.pone.0132562&lt;/electronic-resource-num&gt;&lt;remote-database-name&gt;PMC&lt;/remote-database-name&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Browne et al. (2015)</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who adapted the items themselves from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Gust&lt;/Author&gt;&lt;Year&gt;2004&lt;/Year&gt;&lt;RecNum&gt;245&lt;/RecNum&gt;&lt;DisplayText&gt;Gust et al. (2004)&lt;/DisplayText&gt;&lt;record&gt;&lt;rec-number&gt;245&lt;/rec-number&gt;&lt;foreign-keys&gt;&lt;key app="EN" db-id="r09s0x9zkarv0nes5zdvas9rrrrxwvt90r0a" timestamp="1468152691"&gt;245&lt;/key&gt;&lt;/foreign-keys&gt;&lt;ref-type name="Journal Article"&gt;17&lt;/ref-type&gt;&lt;contributors&gt;&lt;authors&gt;&lt;author&gt;Gust, Deborah A.&lt;/author&gt;&lt;author&gt;Strine, Tara W.&lt;/author&gt;&lt;author&gt;Maurice, Emmanuel&lt;/author&gt;&lt;author&gt;Smith, Philip&lt;/author&gt;&lt;author&gt;Yusuf, Hussain&lt;/author&gt;&lt;author&gt;Wilkinson, Marilyn&lt;/author&gt;&lt;author&gt;Battaglia, Michael&lt;/author&gt;&lt;author&gt;Wright, Robert&lt;/author&gt;&lt;author&gt;Schwartz, Benjamin&lt;/author&gt;&lt;/authors&gt;&lt;/contributors&gt;&lt;titles&gt;&lt;title&gt;Underimmunization Among Children: Effects of Vaccine Safety Concerns on Immunization Status&lt;/title&gt;&lt;secondary-title&gt;Pediatrics&lt;/secondary-title&gt;&lt;/titles&gt;&lt;periodical&gt;&lt;full-title&gt;Pediatrics&lt;/full-title&gt;&lt;/periodical&gt;&lt;pages&gt;e16-e22&lt;/pages&gt;&lt;volume&gt;114&lt;/volume&gt;&lt;number&gt;1&lt;/number&gt;&lt;dates&gt;&lt;year&gt;2004&lt;/year&gt;&lt;pub-dates&gt;&lt;date&gt;2004-07-01 00:00:00&lt;/date&gt;&lt;/pub-dates&gt;&lt;/dates&gt;&lt;urls&gt;&lt;related-urls&gt;&lt;url&gt;http://pediatrics.aappublications.org/content/pediatrics/114/1/e16.full.pdf&lt;/url&gt;&lt;/related-urls&gt;&lt;/urls&gt;&lt;electronic-resource-num&gt;10.1542/peds.114.1.e16&lt;/electronic-resource-num&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Gust et al. (2004)</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A 7-point Likert scale was used to collect the participants’ responses (1=totally disagree, 7=totally agree) on these three items. The scores of the two items about vaccination attitudes were summed together, divided by two and converted into a scale from -3 to +3. </w:t>
      </w:r>
    </w:p>
    <w:p w:rsidR="002B0FDF" w:rsidRPr="00AF0AB8" w:rsidRDefault="002B0FDF" w:rsidP="00EA75A7">
      <w:pPr>
        <w:pStyle w:val="Heading2"/>
        <w:rPr>
          <w:rFonts w:eastAsia="Times New Roman"/>
          <w:lang w:val="en-US"/>
        </w:rPr>
      </w:pPr>
      <w:r w:rsidRPr="00AF0AB8">
        <w:rPr>
          <w:rFonts w:eastAsia="Times New Roman"/>
          <w:lang w:val="en-US"/>
        </w:rPr>
        <w:t>2.3.- Design and Procedure</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A between-subjects design was used for this pre-test. When participants clicked on the link to the questionnaire, they were randomly assigned to one of the 2 conditions (Commission Condition or Omission Condition). With the exception of the text participants read, the questionnaire was identical for all the subjects.</w:t>
      </w:r>
    </w:p>
    <w:p w:rsidR="002B0FDF" w:rsidRPr="00AF0AB8" w:rsidRDefault="002B0FDF" w:rsidP="00EA75A7">
      <w:pPr>
        <w:pStyle w:val="Heading2"/>
        <w:rPr>
          <w:rFonts w:eastAsia="Times New Roman"/>
          <w:lang w:val="en-US"/>
        </w:rPr>
      </w:pPr>
      <w:r w:rsidRPr="00AF0AB8">
        <w:rPr>
          <w:rFonts w:eastAsia="Times New Roman"/>
          <w:lang w:val="en-US"/>
        </w:rPr>
        <w:t>3- RESULTS</w:t>
      </w:r>
    </w:p>
    <w:p w:rsidR="002B0FDF" w:rsidRPr="00AF0AB8" w:rsidRDefault="002B0FDF" w:rsidP="00EA75A7">
      <w:pPr>
        <w:pStyle w:val="Heading3"/>
        <w:rPr>
          <w:rFonts w:eastAsia="Times New Roman"/>
          <w:lang w:val="en-US"/>
        </w:rPr>
      </w:pPr>
      <w:r w:rsidRPr="00AF0AB8">
        <w:rPr>
          <w:rFonts w:eastAsia="Times New Roman"/>
          <w:lang w:val="en-US"/>
        </w:rPr>
        <w:t>3.1.- Attitudes towards Vaccination</w:t>
      </w:r>
    </w:p>
    <w:p w:rsidR="002B0FDF" w:rsidRPr="00AF0AB8" w:rsidRDefault="002B0FDF" w:rsidP="002B0FDF">
      <w:pPr>
        <w:spacing w:line="360" w:lineRule="auto"/>
        <w:jc w:val="both"/>
        <w:rPr>
          <w:sz w:val="24"/>
          <w:szCs w:val="24"/>
          <w:lang w:val="en-US"/>
        </w:rPr>
      </w:pPr>
      <w:r w:rsidRPr="00AF0AB8">
        <w:rPr>
          <w:lang w:val="en-US"/>
        </w:rPr>
        <w:tab/>
      </w:r>
      <w:r w:rsidRPr="00AF0AB8">
        <w:rPr>
          <w:sz w:val="24"/>
          <w:szCs w:val="24"/>
          <w:lang w:val="en-US"/>
        </w:rPr>
        <w:t xml:space="preserve">Although participants were pre-screened to ensure a balanced distribution of pro-vaccination and anti-vaccination attitudes, the sample was considerably skewed towards pro-vaccination attitudes in both conditions (Commission: </w:t>
      </w:r>
      <w:r w:rsidRPr="00AF0AB8">
        <w:rPr>
          <w:i/>
          <w:sz w:val="24"/>
          <w:szCs w:val="24"/>
          <w:lang w:val="en-US"/>
        </w:rPr>
        <w:t>M</w:t>
      </w:r>
      <w:r w:rsidRPr="00AF0AB8">
        <w:rPr>
          <w:sz w:val="24"/>
          <w:szCs w:val="24"/>
          <w:lang w:val="en-US"/>
        </w:rPr>
        <w:t xml:space="preserve">=1.3, </w:t>
      </w:r>
      <w:r w:rsidRPr="00AF0AB8">
        <w:rPr>
          <w:i/>
          <w:sz w:val="24"/>
          <w:szCs w:val="24"/>
          <w:lang w:val="en-US"/>
        </w:rPr>
        <w:t>SD</w:t>
      </w:r>
      <w:r w:rsidRPr="00AF0AB8">
        <w:rPr>
          <w:sz w:val="24"/>
          <w:szCs w:val="24"/>
          <w:lang w:val="en-US"/>
        </w:rPr>
        <w:t xml:space="preserve">=2; Omission: </w:t>
      </w:r>
      <w:r w:rsidRPr="00AF0AB8">
        <w:rPr>
          <w:i/>
          <w:sz w:val="24"/>
          <w:szCs w:val="24"/>
          <w:lang w:val="en-US"/>
        </w:rPr>
        <w:t>M</w:t>
      </w:r>
      <w:r w:rsidRPr="00AF0AB8">
        <w:rPr>
          <w:sz w:val="24"/>
          <w:szCs w:val="24"/>
          <w:lang w:val="en-US"/>
        </w:rPr>
        <w:t xml:space="preserve">=1.7, SD=1.55). Nevertheless, an ordinal logistic regression model with Condition as a predictor of vaccination attitudes (AIC=238.22) did not improve the fit of the null model (AIC=236.34). In contrast, a model with gender as unique predictor (AIC=233.95) improve the model fit of the null model (236.44). Women had a less positive view about vaccines than men (Women: </w:t>
      </w:r>
      <w:r w:rsidRPr="00AF0AB8">
        <w:rPr>
          <w:i/>
          <w:sz w:val="24"/>
          <w:szCs w:val="24"/>
          <w:lang w:val="en-US"/>
        </w:rPr>
        <w:t>M</w:t>
      </w:r>
      <w:r w:rsidRPr="00AF0AB8">
        <w:rPr>
          <w:sz w:val="24"/>
          <w:szCs w:val="24"/>
          <w:lang w:val="en-US"/>
        </w:rPr>
        <w:t xml:space="preserve">=0.88, </w:t>
      </w:r>
      <w:r w:rsidRPr="00AF0AB8">
        <w:rPr>
          <w:i/>
          <w:sz w:val="24"/>
          <w:szCs w:val="24"/>
          <w:lang w:val="en-US"/>
        </w:rPr>
        <w:t>SD</w:t>
      </w:r>
      <w:r w:rsidRPr="00AF0AB8">
        <w:rPr>
          <w:sz w:val="24"/>
          <w:szCs w:val="24"/>
          <w:lang w:val="en-US"/>
        </w:rPr>
        <w:t xml:space="preserve">=2.08; Men: </w:t>
      </w:r>
      <w:r w:rsidRPr="00AF0AB8">
        <w:rPr>
          <w:i/>
          <w:sz w:val="24"/>
          <w:szCs w:val="24"/>
          <w:lang w:val="en-US"/>
        </w:rPr>
        <w:t>M</w:t>
      </w:r>
      <w:r w:rsidRPr="00AF0AB8">
        <w:rPr>
          <w:sz w:val="24"/>
          <w:szCs w:val="24"/>
          <w:lang w:val="en-US"/>
        </w:rPr>
        <w:t xml:space="preserve">=2.05, </w:t>
      </w:r>
      <w:r w:rsidRPr="00AF0AB8">
        <w:rPr>
          <w:i/>
          <w:sz w:val="24"/>
          <w:szCs w:val="24"/>
          <w:lang w:val="en-US"/>
        </w:rPr>
        <w:t>SD</w:t>
      </w:r>
      <w:r w:rsidRPr="00AF0AB8">
        <w:rPr>
          <w:sz w:val="24"/>
          <w:szCs w:val="24"/>
          <w:lang w:val="en-US"/>
        </w:rPr>
        <w:t xml:space="preserve">=1.34; </w:t>
      </w:r>
      <w:r w:rsidRPr="00AF0AB8">
        <w:rPr>
          <w:rFonts w:ascii="Symbol" w:hAnsi="Symbol"/>
          <w:i/>
          <w:sz w:val="24"/>
          <w:szCs w:val="24"/>
          <w:lang w:val="en-US"/>
        </w:rPr>
        <w:t></w:t>
      </w:r>
      <w:r w:rsidRPr="00AF0AB8">
        <w:rPr>
          <w:sz w:val="24"/>
          <w:szCs w:val="24"/>
          <w:lang w:val="en-US"/>
        </w:rPr>
        <w:t xml:space="preserve">=-1.07, </w:t>
      </w:r>
      <w:r w:rsidRPr="00AF0AB8">
        <w:rPr>
          <w:i/>
          <w:sz w:val="24"/>
          <w:szCs w:val="24"/>
          <w:lang w:val="en-US"/>
        </w:rPr>
        <w:t>SE</w:t>
      </w:r>
      <w:r w:rsidRPr="00AF0AB8">
        <w:rPr>
          <w:sz w:val="24"/>
          <w:szCs w:val="24"/>
          <w:lang w:val="en-US"/>
        </w:rPr>
        <w:t>=0.52). The differences between men and women in vaccination attitudes might be explained by the fact that women who provided an anti-vaccination response to the pre-screening question were more likely to maintain an anti-vaccination attitude in the experiment (</w:t>
      </w:r>
      <w:r w:rsidRPr="00AF0AB8">
        <w:rPr>
          <w:i/>
          <w:sz w:val="24"/>
          <w:szCs w:val="24"/>
          <w:lang w:val="en-US"/>
        </w:rPr>
        <w:t>M</w:t>
      </w:r>
      <w:r w:rsidRPr="00AF0AB8">
        <w:rPr>
          <w:sz w:val="24"/>
          <w:szCs w:val="24"/>
          <w:lang w:val="en-US"/>
        </w:rPr>
        <w:t xml:space="preserve">=-0.875, </w:t>
      </w:r>
      <w:r w:rsidRPr="00AF0AB8">
        <w:rPr>
          <w:i/>
          <w:sz w:val="24"/>
          <w:szCs w:val="24"/>
          <w:lang w:val="en-US"/>
        </w:rPr>
        <w:t>SD</w:t>
      </w:r>
      <w:r w:rsidRPr="00AF0AB8">
        <w:rPr>
          <w:sz w:val="24"/>
          <w:szCs w:val="24"/>
          <w:lang w:val="en-US"/>
        </w:rPr>
        <w:t xml:space="preserve">=1.43), while the responses of men </w:t>
      </w:r>
      <w:r w:rsidRPr="00AF0AB8">
        <w:rPr>
          <w:sz w:val="24"/>
          <w:szCs w:val="24"/>
          <w:lang w:val="en-US"/>
        </w:rPr>
        <w:lastRenderedPageBreak/>
        <w:t>who reported an anti-vaccination attitude in the pre-screening tended to provide a pro-vaccination response during the experiment (</w:t>
      </w:r>
      <w:r w:rsidRPr="00AF0AB8">
        <w:rPr>
          <w:i/>
          <w:sz w:val="24"/>
          <w:szCs w:val="24"/>
          <w:lang w:val="en-US"/>
        </w:rPr>
        <w:t>M</w:t>
      </w:r>
      <w:r w:rsidRPr="00AF0AB8">
        <w:rPr>
          <w:sz w:val="24"/>
          <w:szCs w:val="24"/>
          <w:lang w:val="en-US"/>
        </w:rPr>
        <w:t xml:space="preserve">=1.5, </w:t>
      </w:r>
      <w:r w:rsidRPr="00AF0AB8">
        <w:rPr>
          <w:i/>
          <w:sz w:val="24"/>
          <w:szCs w:val="24"/>
          <w:lang w:val="en-US"/>
        </w:rPr>
        <w:t>SD</w:t>
      </w:r>
      <w:r w:rsidRPr="00AF0AB8">
        <w:rPr>
          <w:sz w:val="24"/>
          <w:szCs w:val="24"/>
          <w:lang w:val="en-US"/>
        </w:rPr>
        <w:t xml:space="preserve">=1.66). </w:t>
      </w:r>
    </w:p>
    <w:p w:rsidR="002B0FDF" w:rsidRPr="00AF0AB8" w:rsidRDefault="002B0FDF" w:rsidP="00EA75A7">
      <w:pPr>
        <w:pStyle w:val="Heading3"/>
        <w:rPr>
          <w:rFonts w:eastAsia="Times New Roman"/>
          <w:lang w:val="en-US"/>
        </w:rPr>
      </w:pPr>
      <w:r w:rsidRPr="00AF0AB8">
        <w:rPr>
          <w:rFonts w:eastAsia="Times New Roman"/>
          <w:lang w:val="en-US"/>
        </w:rPr>
        <w:t>3.3.2- Quality</w:t>
      </w:r>
      <w:r w:rsidR="00EA75A7">
        <w:rPr>
          <w:rFonts w:eastAsia="Times New Roman"/>
          <w:lang w:val="en-US"/>
        </w:rPr>
        <w:t xml:space="preserve"> of the experimental materials</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The materials were considered very easy to read and understand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6.06,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35), very easy to imagine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5.94,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31) and the situations were regarded as plausible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5.26,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 xml:space="preserve">=1.53) by the participants. Model comparisons show that there were no differences between conditions or attitudes towards vaccines in rating the quality of the materials. </w:t>
      </w:r>
    </w:p>
    <w:p w:rsidR="002B0FDF" w:rsidRPr="00AF0AB8" w:rsidRDefault="002B0FDF" w:rsidP="00EA75A7">
      <w:pPr>
        <w:pStyle w:val="Heading3"/>
        <w:rPr>
          <w:rFonts w:eastAsia="Times New Roman"/>
          <w:lang w:val="en-US"/>
        </w:rPr>
      </w:pPr>
      <w:r w:rsidRPr="00AF0AB8">
        <w:rPr>
          <w:rFonts w:eastAsia="Times New Roman"/>
          <w:lang w:val="en-US"/>
        </w:rPr>
        <w:t>3.3.3.- Emotions</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b/>
          <w:sz w:val="24"/>
          <w:szCs w:val="24"/>
          <w:lang w:val="en-US"/>
        </w:rPr>
        <w:tab/>
      </w:r>
      <w:r w:rsidRPr="00AF0AB8">
        <w:rPr>
          <w:rFonts w:ascii="Calibri" w:eastAsia="Times New Roman" w:hAnsi="Calibri" w:cs="Times New Roman"/>
          <w:sz w:val="24"/>
          <w:szCs w:val="24"/>
          <w:lang w:val="en-US"/>
        </w:rPr>
        <w:t xml:space="preserve">The ratings did not support the hypothesis that the bad outcomes due to commissions </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2.72,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2.07) implied a greater level of regret than bad outcomes due to omissions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2.71,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64, AIC</w:t>
      </w:r>
      <w:r w:rsidRPr="00AF0AB8">
        <w:rPr>
          <w:rFonts w:ascii="Calibri" w:eastAsia="Times New Roman" w:hAnsi="Calibri" w:cs="Times New Roman"/>
          <w:sz w:val="24"/>
          <w:szCs w:val="24"/>
          <w:vertAlign w:val="subscript"/>
          <w:lang w:val="en-US"/>
        </w:rPr>
        <w:t>null</w:t>
      </w:r>
      <w:r w:rsidRPr="00AF0AB8">
        <w:rPr>
          <w:rFonts w:ascii="Calibri" w:eastAsia="Times New Roman" w:hAnsi="Calibri" w:cs="Times New Roman"/>
          <w:sz w:val="24"/>
          <w:szCs w:val="24"/>
          <w:lang w:val="en-US"/>
        </w:rPr>
        <w:t>=194.41, AIC</w:t>
      </w:r>
      <w:r w:rsidRPr="00AF0AB8">
        <w:rPr>
          <w:rFonts w:ascii="Calibri" w:eastAsia="Times New Roman" w:hAnsi="Calibri" w:cs="Times New Roman"/>
          <w:sz w:val="24"/>
          <w:szCs w:val="24"/>
          <w:vertAlign w:val="subscript"/>
          <w:lang w:val="en-US"/>
        </w:rPr>
        <w:t>Condition</w:t>
      </w:r>
      <w:r w:rsidRPr="00AF0AB8">
        <w:rPr>
          <w:rFonts w:ascii="Calibri" w:eastAsia="Times New Roman" w:hAnsi="Calibri" w:cs="Times New Roman"/>
          <w:sz w:val="24"/>
          <w:szCs w:val="24"/>
          <w:lang w:val="en-US"/>
        </w:rPr>
        <w:t>=195.30). Moreover, attitudes towards vaccines did not affect the level of regret elicited by the experimental conditions (AIC</w:t>
      </w:r>
      <w:r w:rsidRPr="00AF0AB8">
        <w:rPr>
          <w:rFonts w:ascii="Calibri" w:eastAsia="Times New Roman" w:hAnsi="Calibri" w:cs="Times New Roman"/>
          <w:sz w:val="24"/>
          <w:szCs w:val="24"/>
          <w:vertAlign w:val="subscript"/>
          <w:lang w:val="en-US"/>
        </w:rPr>
        <w:t xml:space="preserve">Condition * Attitudes </w:t>
      </w:r>
      <w:r w:rsidRPr="00AF0AB8">
        <w:rPr>
          <w:rFonts w:ascii="Calibri" w:eastAsia="Times New Roman" w:hAnsi="Calibri" w:cs="Times New Roman"/>
          <w:sz w:val="24"/>
          <w:szCs w:val="24"/>
          <w:lang w:val="en-US"/>
        </w:rPr>
        <w:t>= 198.5815).</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Similarly, the ratings of disgust did not support the hypothesis that the bad outcomes due to commissions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4.76,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42) elicit a greater level of disgust that the bad outcomes due to omissions (</w:t>
      </w:r>
      <w:r w:rsidRPr="00AF0AB8">
        <w:rPr>
          <w:rFonts w:ascii="Calibri" w:eastAsia="Times New Roman" w:hAnsi="Calibri" w:cs="Times New Roman"/>
          <w:i/>
          <w:sz w:val="24"/>
          <w:szCs w:val="24"/>
          <w:lang w:val="en-US"/>
        </w:rPr>
        <w:t>M</w:t>
      </w:r>
      <w:r w:rsidRPr="00AF0AB8">
        <w:rPr>
          <w:rFonts w:ascii="Calibri" w:eastAsia="Times New Roman" w:hAnsi="Calibri" w:cs="Times New Roman"/>
          <w:sz w:val="24"/>
          <w:szCs w:val="24"/>
          <w:lang w:val="en-US"/>
        </w:rPr>
        <w:t xml:space="preserve">=4.25, </w:t>
      </w:r>
      <w:r w:rsidRPr="00AF0AB8">
        <w:rPr>
          <w:rFonts w:ascii="Calibri" w:eastAsia="Times New Roman" w:hAnsi="Calibri" w:cs="Times New Roman"/>
          <w:i/>
          <w:sz w:val="24"/>
          <w:szCs w:val="24"/>
          <w:lang w:val="en-US"/>
        </w:rPr>
        <w:t>SD</w:t>
      </w:r>
      <w:r w:rsidRPr="00AF0AB8">
        <w:rPr>
          <w:rFonts w:ascii="Calibri" w:eastAsia="Times New Roman" w:hAnsi="Calibri" w:cs="Times New Roman"/>
          <w:sz w:val="24"/>
          <w:szCs w:val="24"/>
          <w:lang w:val="en-US"/>
        </w:rPr>
        <w:t>=1.67, AIC</w:t>
      </w:r>
      <w:r w:rsidRPr="00AF0AB8">
        <w:rPr>
          <w:rFonts w:ascii="Calibri" w:eastAsia="Times New Roman" w:hAnsi="Calibri" w:cs="Times New Roman"/>
          <w:sz w:val="24"/>
          <w:szCs w:val="24"/>
          <w:vertAlign w:val="subscript"/>
          <w:lang w:val="en-US"/>
        </w:rPr>
        <w:t>null</w:t>
      </w:r>
      <w:r w:rsidRPr="00AF0AB8">
        <w:rPr>
          <w:rFonts w:ascii="Calibri" w:eastAsia="Times New Roman" w:hAnsi="Calibri" w:cs="Times New Roman"/>
          <w:sz w:val="24"/>
          <w:szCs w:val="24"/>
          <w:lang w:val="en-US"/>
        </w:rPr>
        <w:t>=199.30, AIC</w:t>
      </w:r>
      <w:r w:rsidRPr="00AF0AB8">
        <w:rPr>
          <w:rFonts w:ascii="Calibri" w:eastAsia="Times New Roman" w:hAnsi="Calibri" w:cs="Times New Roman"/>
          <w:sz w:val="24"/>
          <w:szCs w:val="24"/>
          <w:vertAlign w:val="subscript"/>
          <w:lang w:val="en-US"/>
        </w:rPr>
        <w:t>Condition</w:t>
      </w:r>
      <w:r w:rsidRPr="00AF0AB8">
        <w:rPr>
          <w:rFonts w:ascii="Calibri" w:eastAsia="Times New Roman" w:hAnsi="Calibri" w:cs="Times New Roman"/>
          <w:sz w:val="24"/>
          <w:szCs w:val="24"/>
          <w:lang w:val="en-US"/>
        </w:rPr>
        <w:t>=199.61). Moreover, attitudes towards vaccines did not affect the level of disgust elicited by the experimental conditions (AIC</w:t>
      </w:r>
      <w:r w:rsidRPr="00AF0AB8">
        <w:rPr>
          <w:rFonts w:ascii="Calibri" w:eastAsia="Times New Roman" w:hAnsi="Calibri" w:cs="Times New Roman"/>
          <w:sz w:val="24"/>
          <w:szCs w:val="24"/>
          <w:vertAlign w:val="subscript"/>
          <w:lang w:val="en-US"/>
        </w:rPr>
        <w:t xml:space="preserve">Condition * Attitudes </w:t>
      </w:r>
      <w:r w:rsidRPr="00AF0AB8">
        <w:rPr>
          <w:rFonts w:ascii="Calibri" w:eastAsia="Times New Roman" w:hAnsi="Calibri" w:cs="Times New Roman"/>
          <w:sz w:val="24"/>
          <w:szCs w:val="24"/>
          <w:lang w:val="en-US"/>
        </w:rPr>
        <w:t>= 202.75).</w:t>
      </w:r>
    </w:p>
    <w:p w:rsidR="002B0FDF" w:rsidRPr="00AF0AB8" w:rsidRDefault="002B0FDF" w:rsidP="002B0FDF">
      <w:pPr>
        <w:spacing w:after="0" w:line="360" w:lineRule="auto"/>
        <w:ind w:firstLine="720"/>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 xml:space="preserve">The ratings of the other emotions included in the study (fear, anger, sadness, joy, compassion, surprise and confusion) did not differ across conditions and attitudes towards vaccines did not affect the level of any of these emotions were elicited by the experimental conditions. </w:t>
      </w:r>
    </w:p>
    <w:p w:rsidR="002B0FDF" w:rsidRPr="00AF0AB8" w:rsidRDefault="002B0FDF" w:rsidP="00EA75A7">
      <w:pPr>
        <w:pStyle w:val="Heading2"/>
        <w:rPr>
          <w:rFonts w:eastAsia="Times New Roman"/>
          <w:lang w:val="en-US"/>
        </w:rPr>
      </w:pPr>
      <w:r w:rsidRPr="00AF0AB8">
        <w:rPr>
          <w:rFonts w:eastAsia="Times New Roman"/>
          <w:lang w:val="en-US"/>
        </w:rPr>
        <w:t>4.- DISCUSSION</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lang w:val="en-US"/>
        </w:rPr>
        <w:tab/>
      </w:r>
      <w:r w:rsidRPr="00AF0AB8">
        <w:rPr>
          <w:rFonts w:ascii="Calibri" w:eastAsia="Times New Roman" w:hAnsi="Calibri" w:cs="Times New Roman"/>
          <w:sz w:val="24"/>
          <w:szCs w:val="24"/>
          <w:lang w:val="en-US"/>
        </w:rPr>
        <w:t xml:space="preserve">The scenarios obtained high ratings in “easy to read and understand”, “easy to imagine” and “plausibility”. Therefore, they seem to be adequate for the experiment. More importantly, the high ratings in these variables did not differ across conditions and attitudes towards vaccination do not affect the ratings, which were requirements for using this imagined scenarios for the experiment. </w:t>
      </w:r>
    </w:p>
    <w:p w:rsidR="002B0FDF" w:rsidRPr="00AF0AB8" w:rsidRDefault="002B0FDF" w:rsidP="002B0FDF">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 xml:space="preserve">In addition, the experimental conditions did not differ in the level of regret, disgust or other emotions they elicited. Therefore, if the expected differences in recall across conditions take place in the experiment, they could not possibly be explained by differences in the level </w:t>
      </w:r>
      <w:r w:rsidRPr="00AF0AB8">
        <w:rPr>
          <w:rFonts w:ascii="Calibri" w:eastAsia="Times New Roman" w:hAnsi="Calibri" w:cs="Times New Roman"/>
          <w:sz w:val="24"/>
          <w:szCs w:val="24"/>
          <w:lang w:val="en-US"/>
        </w:rPr>
        <w:lastRenderedPageBreak/>
        <w:t xml:space="preserve">of emotionality of the experimental conditions. Similarly, vaccination attitudes were not associated with a higher level of disgust or regret in any of the imagined scenarios. As a consequence, if vaccination attitudes affect the recall and the ratings of severity of the symptoms/side effects in the experiment, these differences could not be explained by differences in the level of regret and disgust than the scenarios elicit in people with different attitudes towards vaccines. </w:t>
      </w:r>
    </w:p>
    <w:p w:rsidR="007D7BC3" w:rsidRDefault="002B0FDF" w:rsidP="00644C29">
      <w:pPr>
        <w:spacing w:after="0" w:line="360" w:lineRule="auto"/>
        <w:jc w:val="both"/>
        <w:rPr>
          <w:rFonts w:ascii="Calibri" w:eastAsia="Times New Roman" w:hAnsi="Calibri" w:cs="Times New Roman"/>
          <w:sz w:val="24"/>
          <w:szCs w:val="24"/>
          <w:lang w:val="en-US"/>
        </w:rPr>
      </w:pPr>
      <w:r w:rsidRPr="00AF0AB8">
        <w:rPr>
          <w:rFonts w:ascii="Calibri" w:eastAsia="Times New Roman" w:hAnsi="Calibri" w:cs="Times New Roman"/>
          <w:sz w:val="24"/>
          <w:szCs w:val="24"/>
          <w:lang w:val="en-US"/>
        </w:rPr>
        <w:tab/>
        <w:t xml:space="preserve">A limitation of this pre-test is the lack of congruency between the reported attitudes towards vaccination in the pre-screening and in the experiment, above all, for male participants. A possible explanation for this lack of congruency is that some participants had inferred that reporting anti-vaccination attitudes would ensure their participation in a greater number of studies and cause them to earn more money. In a set of studies,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 AuthorYear="1"&gt;&lt;Author&gt;Chandler&lt;/Author&gt;&lt;Year&gt;2017&lt;/Year&gt;&lt;RecNum&gt;501&lt;/RecNum&gt;&lt;DisplayText&gt;Chandler and Paolacci (2017)&lt;/DisplayText&gt;&lt;record&gt;&lt;rec-number&gt;501&lt;/rec-number&gt;&lt;foreign-keys&gt;&lt;key app="EN" db-id="r09s0x9zkarv0nes5zdvas9rrrrxwvt90r0a" timestamp="1504609388"&gt;501&lt;/key&gt;&lt;/foreign-keys&gt;&lt;ref-type name="Journal Article"&gt;17&lt;/ref-type&gt;&lt;contributors&gt;&lt;authors&gt;&lt;author&gt;Chandler, Jesse J.&lt;/author&gt;&lt;author&gt;Paolacci, Gabriele&lt;/author&gt;&lt;/authors&gt;&lt;/contributors&gt;&lt;titles&gt;&lt;title&gt;Lie for a Dime&lt;/title&gt;&lt;secondary-title&gt;Social Psychological and Personality Science&lt;/secondary-title&gt;&lt;/titles&gt;&lt;periodical&gt;&lt;full-title&gt;Social Psychological and Personality Science&lt;/full-title&gt;&lt;/periodical&gt;&lt;pages&gt;1948550617698203&lt;/pages&gt;&lt;dates&gt;&lt;year&gt;2017&lt;/year&gt;&lt;/dates&gt;&lt;publisher&gt;SAGE Publications&lt;/publisher&gt;&lt;isbn&gt;1948-5506&lt;/isbn&gt;&lt;urls&gt;&lt;related-urls&gt;&lt;url&gt;http://dx.doi.org/10.1177/1948550617698203&lt;/url&gt;&lt;url&gt;http://journals.sagepub.com/doi/pdf/10.1177/1948550617698203&lt;/url&gt;&lt;/related-urls&gt;&lt;/urls&gt;&lt;electronic-resource-num&gt;10.1177/1948550617698203&lt;/electronic-resource-num&gt;&lt;access-date&gt;2017/08/29&lt;/access-date&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handler and Paolacci (2017)</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have shown that participants can lie by self-reporting rare conditions (e.g. having a child with autism) in order to have access to more studies. As in the present pretest, men showed a greater fraudulent tendency than women </w:t>
      </w:r>
      <w:r w:rsidRPr="00AF0AB8">
        <w:rPr>
          <w:rFonts w:ascii="Calibri" w:eastAsia="Times New Roman" w:hAnsi="Calibri" w:cs="Times New Roman"/>
          <w:sz w:val="24"/>
          <w:szCs w:val="24"/>
          <w:lang w:val="en-US"/>
        </w:rPr>
        <w:fldChar w:fldCharType="begin"/>
      </w:r>
      <w:r w:rsidRPr="00AF0AB8">
        <w:rPr>
          <w:rFonts w:ascii="Calibri" w:eastAsia="Times New Roman" w:hAnsi="Calibri" w:cs="Times New Roman"/>
          <w:sz w:val="24"/>
          <w:szCs w:val="24"/>
          <w:lang w:val="en-US"/>
        </w:rPr>
        <w:instrText xml:space="preserve"> ADDIN EN.CITE &lt;EndNote&gt;&lt;Cite&gt;&lt;Author&gt;Chandler&lt;/Author&gt;&lt;Year&gt;2017&lt;/Year&gt;&lt;RecNum&gt;501&lt;/RecNum&gt;&lt;Suffix&gt;`, Study 3&lt;/Suffix&gt;&lt;DisplayText&gt;(Chandler &amp;amp; Paolacci, 2017, Study 3)&lt;/DisplayText&gt;&lt;record&gt;&lt;rec-number&gt;501&lt;/rec-number&gt;&lt;foreign-keys&gt;&lt;key app="EN" db-id="r09s0x9zkarv0nes5zdvas9rrrrxwvt90r0a" timestamp="1504609388"&gt;501&lt;/key&gt;&lt;/foreign-keys&gt;&lt;ref-type name="Journal Article"&gt;17&lt;/ref-type&gt;&lt;contributors&gt;&lt;authors&gt;&lt;author&gt;Chandler, Jesse J.&lt;/author&gt;&lt;author&gt;Paolacci, Gabriele&lt;/author&gt;&lt;/authors&gt;&lt;/contributors&gt;&lt;titles&gt;&lt;title&gt;Lie for a Dime&lt;/title&gt;&lt;secondary-title&gt;Social Psychological and Personality Science&lt;/secondary-title&gt;&lt;/titles&gt;&lt;periodical&gt;&lt;full-title&gt;Social Psychological and Personality Science&lt;/full-title&gt;&lt;/periodical&gt;&lt;pages&gt;1948550617698203&lt;/pages&gt;&lt;dates&gt;&lt;year&gt;2017&lt;/year&gt;&lt;/dates&gt;&lt;publisher&gt;SAGE Publications&lt;/publisher&gt;&lt;isbn&gt;1948-5506&lt;/isbn&gt;&lt;urls&gt;&lt;related-urls&gt;&lt;url&gt;http://dx.doi.org/10.1177/1948550617698203&lt;/url&gt;&lt;url&gt;http://journals.sagepub.com/doi/pdf/10.1177/1948550617698203&lt;/url&gt;&lt;/related-urls&gt;&lt;/urls&gt;&lt;electronic-resource-num&gt;10.1177/1948550617698203&lt;/electronic-resource-num&gt;&lt;access-date&gt;2017/08/29&lt;/access-date&gt;&lt;/record&gt;&lt;/Cite&gt;&lt;/EndNote&gt;</w:instrText>
      </w:r>
      <w:r w:rsidRPr="00AF0AB8">
        <w:rPr>
          <w:rFonts w:ascii="Calibri" w:eastAsia="Times New Roman" w:hAnsi="Calibri" w:cs="Times New Roman"/>
          <w:sz w:val="24"/>
          <w:szCs w:val="24"/>
          <w:lang w:val="en-US"/>
        </w:rPr>
        <w:fldChar w:fldCharType="separate"/>
      </w:r>
      <w:r w:rsidRPr="00AF0AB8">
        <w:rPr>
          <w:rFonts w:ascii="Calibri" w:eastAsia="Times New Roman" w:hAnsi="Calibri" w:cs="Times New Roman"/>
          <w:noProof/>
          <w:sz w:val="24"/>
          <w:szCs w:val="24"/>
          <w:lang w:val="en-US"/>
        </w:rPr>
        <w:t>(Chandler &amp; Paolacci, 2017, Study 3)</w:t>
      </w:r>
      <w:r w:rsidRPr="00AF0AB8">
        <w:rPr>
          <w:rFonts w:ascii="Calibri" w:eastAsia="Times New Roman" w:hAnsi="Calibri" w:cs="Times New Roman"/>
          <w:sz w:val="24"/>
          <w:szCs w:val="24"/>
          <w:lang w:val="en-US"/>
        </w:rPr>
        <w:fldChar w:fldCharType="end"/>
      </w:r>
      <w:r w:rsidRPr="00AF0AB8">
        <w:rPr>
          <w:rFonts w:ascii="Calibri" w:eastAsia="Times New Roman" w:hAnsi="Calibri" w:cs="Times New Roman"/>
          <w:sz w:val="24"/>
          <w:szCs w:val="24"/>
          <w:lang w:val="en-US"/>
        </w:rPr>
        <w:t xml:space="preserve">. This could be very problematic as it entails threats to the validity of the studies. In order to overcome this difficulty, it was decided to include only women in the experiment, as their pre-screened anti-vaccination attitudes seem to be more reliable than the ones reported by men. This comes with the obvious cost that we can only make inferences about women’s ratings and recall, and not men’s. Similarly to the pre-test, it was decided to recruit half of participants with self-reported pro-vaccination beliefs and half of the participants with self-reported anti-vaccination beliefs in the pre-screening. In the analyses, however, self-reported vaccination beliefs were decided to be used as predictor variables of severity ratings and recall. This decision was taken for two reasons. First, the exact ratings for the pre-screening question to measure vaccination beliefs is not available with the currently implemented procedure on Prolific. Second, we assume that participants’ self-reported attitudes towards vaccination would be more honest in the experiment than in the pre-screening. The rationale for this assumption is that, in contrast to misreporting anti-vaccination attitudes in the pre-screening, doing so in the experiment does not have any monetary benefit. </w:t>
      </w:r>
    </w:p>
    <w:p w:rsidR="00A8550E" w:rsidRDefault="00A8550E" w:rsidP="00A8550E">
      <w:pPr>
        <w:pStyle w:val="Heading1"/>
        <w:rPr>
          <w:rFonts w:eastAsia="Times New Roman"/>
          <w:lang w:val="en-US"/>
        </w:rPr>
      </w:pPr>
      <w:r>
        <w:rPr>
          <w:rFonts w:eastAsia="Times New Roman"/>
          <w:lang w:val="en-US"/>
        </w:rPr>
        <w:lastRenderedPageBreak/>
        <w:t>D: R SCRIPT FOR PRETEST 2</w:t>
      </w:r>
    </w:p>
    <w:p w:rsidR="00A8550E" w:rsidRPr="00A8550E" w:rsidRDefault="00A8550E" w:rsidP="00A8550E">
      <w:pPr>
        <w:keepNext/>
        <w:keepLines/>
        <w:spacing w:before="480" w:after="240" w:line="240" w:lineRule="auto"/>
        <w:jc w:val="center"/>
        <w:rPr>
          <w:rFonts w:ascii="Calibri" w:eastAsia="Times New Roman" w:hAnsi="Calibri" w:cs="Times New Roman"/>
          <w:b/>
          <w:bCs/>
          <w:color w:val="345A8A"/>
          <w:sz w:val="36"/>
          <w:szCs w:val="36"/>
          <w:lang w:val="en-US"/>
        </w:rPr>
      </w:pPr>
      <w:r w:rsidRPr="00A8550E">
        <w:rPr>
          <w:rFonts w:ascii="Calibri" w:eastAsia="Times New Roman" w:hAnsi="Calibri" w:cs="Times New Roman"/>
          <w:b/>
          <w:bCs/>
          <w:color w:val="345A8A"/>
          <w:sz w:val="36"/>
          <w:szCs w:val="36"/>
          <w:lang w:val="en-US"/>
        </w:rPr>
        <w:t>Pretest2</w:t>
      </w:r>
    </w:p>
    <w:p w:rsidR="00A8550E" w:rsidRPr="00A8550E" w:rsidRDefault="00A8550E" w:rsidP="00A8550E">
      <w:pPr>
        <w:keepNext/>
        <w:keepLines/>
        <w:spacing w:after="200" w:line="240" w:lineRule="auto"/>
        <w:jc w:val="center"/>
        <w:rPr>
          <w:rFonts w:ascii="Cambria" w:eastAsia="Cambria" w:hAnsi="Cambria" w:cs="Times New Roman"/>
          <w:sz w:val="24"/>
          <w:szCs w:val="24"/>
          <w:lang w:val="en-US"/>
        </w:rPr>
      </w:pPr>
      <w:r w:rsidRPr="00A8550E">
        <w:rPr>
          <w:rFonts w:ascii="Cambria" w:eastAsia="Cambria" w:hAnsi="Cambria" w:cs="Times New Roman"/>
          <w:sz w:val="24"/>
          <w:szCs w:val="24"/>
          <w:lang w:val="en-US"/>
        </w:rPr>
        <w:t>Angel V. Jimenez</w:t>
      </w:r>
    </w:p>
    <w:p w:rsidR="00A8550E" w:rsidRPr="00A8550E" w:rsidRDefault="00A8550E" w:rsidP="00A8550E">
      <w:pPr>
        <w:keepNext/>
        <w:keepLines/>
        <w:spacing w:after="200" w:line="240" w:lineRule="auto"/>
        <w:jc w:val="center"/>
        <w:rPr>
          <w:rFonts w:ascii="Cambria" w:eastAsia="Cambria" w:hAnsi="Cambria" w:cs="Times New Roman"/>
          <w:sz w:val="24"/>
          <w:szCs w:val="24"/>
          <w:lang w:val="en-US"/>
        </w:rPr>
      </w:pPr>
      <w:r w:rsidRPr="00A8550E">
        <w:rPr>
          <w:rFonts w:ascii="Cambria" w:eastAsia="Cambria" w:hAnsi="Cambria" w:cs="Times New Roman"/>
          <w:sz w:val="24"/>
          <w:szCs w:val="24"/>
          <w:lang w:val="en-US"/>
        </w:rPr>
        <w:t>13 April 201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Open data fi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lt;-</w:t>
      </w:r>
      <w:r w:rsidRPr="00A8550E">
        <w:rPr>
          <w:rFonts w:ascii="Consolas" w:eastAsia="Cambria" w:hAnsi="Consolas" w:cs="Times New Roman"/>
          <w:b/>
          <w:color w:val="204A87"/>
          <w:szCs w:val="24"/>
          <w:shd w:val="clear" w:color="auto" w:fill="F8F8F8"/>
          <w:lang w:val="en-US"/>
        </w:rPr>
        <w:t>read.csv</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C://files/Angel/omission/pretest2/pretest2.csv"</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tr</w:t>
      </w:r>
      <w:r w:rsidRPr="00A8550E">
        <w:rPr>
          <w:rFonts w:ascii="Consolas" w:eastAsia="Cambria" w:hAnsi="Consolas" w:cs="Times New Roman"/>
          <w:szCs w:val="24"/>
          <w:shd w:val="clear" w:color="auto" w:fill="F8F8F8"/>
          <w:lang w:val="en-US"/>
        </w:rPr>
        <w:t>(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data.frame':    </w:t>
      </w:r>
      <w:r w:rsidR="00DA2D41">
        <w:rPr>
          <w:rFonts w:ascii="Consolas" w:eastAsia="Cambria" w:hAnsi="Consolas" w:cs="Times New Roman"/>
          <w:szCs w:val="24"/>
          <w:lang w:val="en-US"/>
        </w:rPr>
        <w:t>65 obs. of  32</w:t>
      </w:r>
      <w:r w:rsidRPr="00A8550E">
        <w:rPr>
          <w:rFonts w:ascii="Consolas" w:eastAsia="Cambria" w:hAnsi="Consolas" w:cs="Times New Roman"/>
          <w:szCs w:val="24"/>
          <w:lang w:val="en-US"/>
        </w:rPr>
        <w:t xml:space="preserve"> variable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StartDate            : Factor w/ 49 levels "10/04/2017 14:31",..: 1 1 3 2 4 5 5 6 6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ndDate              : Factor w/ 54 levels "10/04/2017 14:32",..: 1 2 3 4 4 5 5 6 6 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re_Vac_Attitudes    : int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NDITION            : int  2 1 2 2 1 1 2 2 2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Duration__in_seconds_: int  109 234 107 190 105 111 155 110 157 18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cordedDate         : Factor w/ 54 levels "10/04/2017 14:32",..: 1 2 3 4 4 5 5 6 6 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_Reading         : num  28.9 98.3 22.1 65.6 35.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asyRead             : int  7 7 7 7 6 1 7 5 3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asyImagine          : int  7 7 7 6 6 1 6 5 3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lausibility         : int  6 7 5 4 2 7 6 2 6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Fear                 : int  6 7 5 4 2 7 6 2 6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nger                : int  2 2 2 1 5 7 3 7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Sadness              : int  1 1 6 1 2 7 1 5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Joy                  : int  2 4 5 1 2 7 3 7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mpassion           : int  1 1 3 1 1 7 3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Disgust              : int  5 4 5 3 4 7 2 5 4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Surprise             : int  1 1 4 1 1 7 1 5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gret               : int  1 1 3 2 1 7 1 6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nfussion           : int  1 1 3 1 1 7 1 7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_answering       : num  27.2 52.7 34.8 43.8 31.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AM                  : int  1 1 2 1 1 1 2 2 2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rovac1              : int  7 6 7 7 7 7 7 7 7 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ttention_Check      : int  2 2 2 2 2 2 2 2 2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rovac2              : int  7 5 7 7 7 7 7 6 5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_answeringVAC    : num  12 43 24.7 34.6 1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ge                  : int  4 4 3 15 13 24 31 5 31 3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Gender               : int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ationality          : int  1 1 1 2 1 1 1 2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nglish              : int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_Demographics    : num  7.4 7.22 8.83 11.08 7.1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GE_REAL             : int  22 22 21 33 31 42 49 23 49 5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_scale            : int  14 11 14 14 14 14 14 13 12 13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StartDate              EndDate   Pre_Vac_Attitude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4:41: 5   10/04/2017 14:44: 4   Min.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5:23: 4   10/04/2017 15:26: 3   1st Qu.: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5:27: 4   10/04/2017 15:29: 3   Median :1.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4:31: 2   10/04/2017 14:38: 2   Mean   :0.507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4:35: 2   10/04/2017 14:40: 2   3rd Qu.:1.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0/04/2017 14:38: 2   10/04/2017 14:43: 2   Max.   :1.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46   (Other)         :4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     Duration__in_seconds_           RecordedDat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  83.0        10/04/2017 14:44: 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 112.0        10/04/2017 15:26: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2.000   Median : 155.0        10/04/2017 15:29: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1.523   Mean   : 213.9        10/04/2017 14:38: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2.000   3rd Qu.: 192.0        10/04/2017 14:40: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2.000   Max.   :1335.0        10/04/2017 14:43: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4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ime_Reading       EasyRead      EasyImagin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   Min.   :  4.62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   1st Qu.: 26.67   1st Qu.:6.000   1st Qu.:6.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   Median : 36.20   Median :7.000   Median :6.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   Mean   : 71.69   Mean   :6.077   Mean   :5.96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00DA2D41">
        <w:rPr>
          <w:rFonts w:ascii="Consolas" w:eastAsia="Cambria" w:hAnsi="Consolas" w:cs="Times New Roman"/>
          <w:szCs w:val="24"/>
          <w:lang w:val="en-US"/>
        </w:rPr>
        <w:tab/>
      </w:r>
      <w:r w:rsidRPr="00A8550E">
        <w:rPr>
          <w:rFonts w:ascii="Consolas" w:eastAsia="Cambria" w:hAnsi="Consolas" w:cs="Times New Roman"/>
          <w:szCs w:val="24"/>
          <w:lang w:val="en-US"/>
        </w:rPr>
        <w:t xml:space="preserve">3rd Qu.: 65.70   </w:t>
      </w:r>
      <w:r w:rsidR="00DA2D41">
        <w:rPr>
          <w:rFonts w:ascii="Consolas" w:eastAsia="Cambria" w:hAnsi="Consolas" w:cs="Times New Roman"/>
          <w:szCs w:val="24"/>
          <w:lang w:val="en-US"/>
        </w:rPr>
        <w:t xml:space="preserve">  </w:t>
      </w:r>
      <w:r w:rsidRPr="00A8550E">
        <w:rPr>
          <w:rFonts w:ascii="Consolas" w:eastAsia="Cambria" w:hAnsi="Consolas" w:cs="Times New Roman"/>
          <w:szCs w:val="24"/>
          <w:lang w:val="en-US"/>
        </w:rPr>
        <w:t xml:space="preserve">3rd Qu.:7.000   3rd Qu.: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587.74   Max.   :7.000   Max.   :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5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Plausibility        Fear           Anger          Sadnes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1.000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4.000   1st Qu.:4.000   1st Qu.:2.000   1st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5.000   Median :5.000   Median :4.000   Median :3.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5.092   Mean   :5.092   Mean   :3.923   Mean   :3.21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6.000   3rd Qu.:6.000   3rd Qu.:5.000   3rd Qu.:5.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7.000   Max.   :7.000   Max.   :7.000   Max.   :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Joy          Compassion       Disgust         Surpris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1.000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3.000   1st Qu.:1.000   1st Qu.:4.000   1st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5.000   Median :1.000   Median :5.000   Median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4.246   Mean   :1.646   Mean   :4.415   Mean   :2.47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6.000   3rd Qu.:2.000   3rd Qu.:5.000   3rd Qu.:4.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7.000   Max.   :7.000   Max.   :7.000   Max.   :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gret        Confussion    Time_answering        CAM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1.000   Min.   : 16.38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1.000   1st Qu.: 30.85   1st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3.000   Median :3.000   Median : 37.07   Median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2.985   Mean   :3.369   Mean   : 42.49   Mean   :3.07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4.000   3rd Qu.:5.000   3rd Qu.: 49.53   3rd Qu.:5.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7.000   Max.   :7.000   Max.   :132.58   Max.   :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Provac1      Attention_Check    Provac2      Time_answeringVA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2.000   Min.   :1.000   Min.   :  5.5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5.000   1st Qu.:2.000   1st Qu.:4.000   1st Qu.: 15.9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7.000   Median :2.000   Median :6.000   Median : 22.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5.723   Mean   :2.031   Mean   :5.277   Mean   : 25.1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7.000   3rd Qu.:2.000   3rd Qu.:7.000   3rd Qu.: 28.5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xml:space="preserve">##  Max.   :7.000   Max.   :4.000   Max.   :7.000   Max.   :113.9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ge            Gender       Nationality       English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 1.00   Min.   :1.000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 8.00   1st Qu.:1.000   1st Qu.:1.000   1st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15.00   Median :2.000   Median :1.000   Media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17.43   Mean   :1.523   Mean   :1.277   Mean   :1.01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28.00   3rd Qu.:2.000   3rd Qu.:2.000   3rd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40.00   Max.   :3.000   Max.   :2.000   Max.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ime_Demographics    AGE_REAL       Vac_scal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 4.848    Min.   :19.00   Min.   :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 8.839    1st Qu.:26.00   1st Qu.: 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11.078    Median :33.00   Median :1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12.973    Mean   :35.43   Mean   :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15.689    3rd Qu.:46.00   3rd Qu.:1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47.498    Max.   :58.00   Max.   :1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0" w:name="libraries"/>
      <w:bookmarkEnd w:id="0"/>
      <w:r w:rsidRPr="00A8550E">
        <w:rPr>
          <w:rFonts w:ascii="Calibri" w:eastAsia="Times New Roman" w:hAnsi="Calibri" w:cs="Times New Roman"/>
          <w:b/>
          <w:bCs/>
          <w:color w:val="345A8A"/>
          <w:sz w:val="32"/>
          <w:szCs w:val="32"/>
          <w:lang w:val="en-US"/>
        </w:rPr>
        <w:t>LIBRARI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Open librar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plyr' was built under R version 3.4.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lattice)</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 w:name="whole-sample-of-participants-descriptive"/>
      <w:bookmarkEnd w:id="1"/>
      <w:r w:rsidRPr="00A8550E">
        <w:rPr>
          <w:rFonts w:ascii="Calibri" w:eastAsia="Times New Roman" w:hAnsi="Calibri" w:cs="Times New Roman"/>
          <w:b/>
          <w:bCs/>
          <w:color w:val="345A8A"/>
          <w:sz w:val="32"/>
          <w:szCs w:val="32"/>
          <w:lang w:val="en-US"/>
        </w:rPr>
        <w:t>WHOLE SAMPLE OF PARTICIPANTS (DESCRIPTIV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ender (Frequenc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d$Gender))</w:t>
      </w:r>
      <w:r w:rsidRPr="00A8550E">
        <w:rPr>
          <w:rFonts w:ascii="Consolas" w:eastAsia="Cambria" w:hAnsi="Consolas" w:cs="Times New Roman"/>
          <w:i/>
          <w:color w:val="8F5902"/>
          <w:szCs w:val="24"/>
          <w:shd w:val="clear" w:color="auto" w:fill="F8F8F8"/>
          <w:lang w:val="en-US"/>
        </w:rPr>
        <w:t xml:space="preserve"># 1 =  men, 2 = female, 3 = other. Results = 32 men, 32 female, 1 other.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1  2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2 32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ationalities (Frequenc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 xml:space="preserve">(d$Nationality)) </w:t>
      </w:r>
      <w:r w:rsidRPr="00A8550E">
        <w:rPr>
          <w:rFonts w:ascii="Consolas" w:eastAsia="Cambria" w:hAnsi="Consolas" w:cs="Times New Roman"/>
          <w:i/>
          <w:color w:val="8F5902"/>
          <w:szCs w:val="24"/>
          <w:shd w:val="clear" w:color="auto" w:fill="F8F8F8"/>
          <w:lang w:val="en-US"/>
        </w:rPr>
        <w:t xml:space="preserve"># 1 = British, 2 = American. Results = 47 British and 18 American.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1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47 1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ge (Rang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range</w:t>
      </w:r>
      <w:r w:rsidRPr="00A8550E">
        <w:rPr>
          <w:rFonts w:ascii="Consolas" w:eastAsia="Cambria" w:hAnsi="Consolas" w:cs="Times New Roman"/>
          <w:szCs w:val="24"/>
          <w:shd w:val="clear" w:color="auto" w:fill="F8F8F8"/>
          <w:lang w:val="en-US"/>
        </w:rPr>
        <w:t>(d$AGE_REAL)</w:t>
      </w:r>
      <w:r w:rsidRPr="00A8550E">
        <w:rPr>
          <w:rFonts w:ascii="Consolas" w:eastAsia="Cambria" w:hAnsi="Consolas" w:cs="Times New Roman"/>
          <w:i/>
          <w:color w:val="8F5902"/>
          <w:szCs w:val="24"/>
          <w:shd w:val="clear" w:color="auto" w:fill="F8F8F8"/>
          <w:lang w:val="en-US"/>
        </w:rPr>
        <w:t># Only 18 years old and older were allowed to participate in the stud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9 5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 problem with the software made necessary to sum 18 to the ages provided by the software. Results = 19-58</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xml:space="preserve"># Age (Mean)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 xml:space="preserve">(d$AGE_REAL) </w:t>
      </w:r>
      <w:r w:rsidRPr="00A8550E">
        <w:rPr>
          <w:rFonts w:ascii="Consolas" w:eastAsia="Cambria" w:hAnsi="Consolas" w:cs="Times New Roman"/>
          <w:i/>
          <w:color w:val="8F5902"/>
          <w:szCs w:val="24"/>
          <w:shd w:val="clear" w:color="auto" w:fill="F8F8F8"/>
          <w:lang w:val="en-US"/>
        </w:rPr>
        <w:t># M = 35.4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1] 35.4307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xml:space="preserve"># Age (standard Deviation)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d$AGE_REAL) </w:t>
      </w:r>
      <w:r w:rsidRPr="00A8550E">
        <w:rPr>
          <w:rFonts w:ascii="Consolas" w:eastAsia="Cambria" w:hAnsi="Consolas" w:cs="Times New Roman"/>
          <w:i/>
          <w:color w:val="8F5902"/>
          <w:szCs w:val="24"/>
          <w:shd w:val="clear" w:color="auto" w:fill="F8F8F8"/>
          <w:lang w:val="en-US"/>
        </w:rPr>
        <w:t># 11.5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1.5865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breaks&lt;-</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w:t>
      </w:r>
      <w:r w:rsidRPr="00A8550E">
        <w:rPr>
          <w:rFonts w:ascii="Consolas" w:eastAsia="Cambria" w:hAnsi="Consolas" w:cs="Times New Roman"/>
          <w:szCs w:val="24"/>
          <w:shd w:val="clear" w:color="auto" w:fill="F8F8F8"/>
          <w:lang w:val="en-US"/>
        </w:rPr>
        <w:t>(d$AGE_REA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Histogram for 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reaks =</w:t>
      </w:r>
      <w:r w:rsidRPr="00A8550E">
        <w:rPr>
          <w:rFonts w:ascii="Consolas" w:eastAsia="Cambria" w:hAnsi="Consolas" w:cs="Times New Roman"/>
          <w:szCs w:val="24"/>
          <w:shd w:val="clear" w:color="auto" w:fill="F8F8F8"/>
          <w:lang w:val="en-US"/>
        </w:rPr>
        <w:t xml:space="preserve"> break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rob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axt =</w:t>
      </w:r>
      <w:r w:rsidRPr="00A8550E">
        <w:rPr>
          <w:rFonts w:ascii="Consolas" w:eastAsia="Cambria" w:hAnsi="Consolas" w:cs="Times New Roman"/>
          <w:color w:val="4E9A06"/>
          <w:szCs w:val="24"/>
          <w:shd w:val="clear" w:color="auto" w:fill="F8F8F8"/>
          <w:lang w:val="en-US"/>
        </w:rPr>
        <w:t>"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xi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id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t=</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label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012CC46D" wp14:editId="2D7830B6">
            <wp:extent cx="4620126" cy="369610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Prestest2_files/figure-docx/unnamed-chunk-3-1.png"/>
                    <pic:cNvPicPr>
                      <a:picLocks noChangeAspect="1" noChangeArrowheads="1"/>
                    </pic:cNvPicPr>
                  </pic:nvPicPr>
                  <pic:blipFill>
                    <a:blip r:embed="rId5"/>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 w:name="quality-of-responses"/>
      <w:bookmarkEnd w:id="2"/>
      <w:r w:rsidRPr="00A8550E">
        <w:rPr>
          <w:rFonts w:ascii="Calibri" w:eastAsia="Times New Roman" w:hAnsi="Calibri" w:cs="Times New Roman"/>
          <w:b/>
          <w:bCs/>
          <w:color w:val="345A8A"/>
          <w:sz w:val="32"/>
          <w:szCs w:val="32"/>
          <w:lang w:val="en-US"/>
        </w:rPr>
        <w:t>QUALITY OF RESPONS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xml:space="preserve"># Attentional Check (Frequencies) --&gt; 2 = correct; 1, 3, 4, 5, 6, 7 incorrect. It was identified one participant </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who failed the attentional check</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 xml:space="preserve">(d$Attention_Check)) </w:t>
      </w:r>
      <w:r w:rsidRPr="00A8550E">
        <w:rPr>
          <w:rFonts w:ascii="Consolas" w:eastAsia="Cambria" w:hAnsi="Consolas" w:cs="Times New Roman"/>
          <w:i/>
          <w:color w:val="8F5902"/>
          <w:szCs w:val="24"/>
          <w:shd w:val="clear" w:color="auto" w:fill="F8F8F8"/>
          <w:lang w:val="en-US"/>
        </w:rPr>
        <w:t xml:space="preserve"># 64 correct responses, 1 incorrect response.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2  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64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Creation of new dataset excluding the participant who failed the attentional check</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d[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xml:space="preserve"># Checking whether one observation has been deleted from the dataset in the new dataset.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d) </w:t>
      </w:r>
      <w:r w:rsidRPr="00A8550E">
        <w:rPr>
          <w:rFonts w:ascii="Consolas" w:eastAsia="Cambria" w:hAnsi="Consolas" w:cs="Times New Roman"/>
          <w:i/>
          <w:color w:val="8F5902"/>
          <w:szCs w:val="24"/>
          <w:shd w:val="clear" w:color="auto" w:fill="F8F8F8"/>
          <w:lang w:val="en-US"/>
        </w:rPr>
        <w:t># N = 65 (initial datase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6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i/>
          <w:color w:val="8F5902"/>
          <w:szCs w:val="24"/>
          <w:shd w:val="clear" w:color="auto" w:fill="F8F8F8"/>
          <w:lang w:val="en-US"/>
        </w:rPr>
        <w:t># N = 64 (new datase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6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ime Reading the processing material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Duration (seconds) both conditions togeth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range</w:t>
      </w:r>
      <w:r w:rsidRPr="00A8550E">
        <w:rPr>
          <w:rFonts w:ascii="Consolas" w:eastAsia="Cambria" w:hAnsi="Consolas" w:cs="Times New Roman"/>
          <w:szCs w:val="24"/>
          <w:shd w:val="clear" w:color="auto" w:fill="F8F8F8"/>
          <w:lang w:val="en-US"/>
        </w:rPr>
        <w:t xml:space="preserve">(da$Time_Reading) </w:t>
      </w:r>
      <w:r w:rsidRPr="00A8550E">
        <w:rPr>
          <w:rFonts w:ascii="Consolas" w:eastAsia="Cambria" w:hAnsi="Consolas" w:cs="Times New Roman"/>
          <w:i/>
          <w:color w:val="8F5902"/>
          <w:szCs w:val="24"/>
          <w:shd w:val="clear" w:color="auto" w:fill="F8F8F8"/>
          <w:lang w:val="en-US"/>
        </w:rPr>
        <w:t># 5 - 588 secon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4.62 587.7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 xml:space="preserve">(da$Time_Reading) </w:t>
      </w:r>
      <w:r w:rsidRPr="00A8550E">
        <w:rPr>
          <w:rFonts w:ascii="Consolas" w:eastAsia="Cambria" w:hAnsi="Consolas" w:cs="Times New Roman"/>
          <w:i/>
          <w:color w:val="8F5902"/>
          <w:szCs w:val="24"/>
          <w:shd w:val="clear" w:color="auto" w:fill="F8F8F8"/>
          <w:lang w:val="en-US"/>
        </w:rPr>
        <w:t># M = 7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72.6431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da$Time_Reading) </w:t>
      </w:r>
      <w:r w:rsidRPr="00A8550E">
        <w:rPr>
          <w:rFonts w:ascii="Consolas" w:eastAsia="Cambria" w:hAnsi="Consolas" w:cs="Times New Roman"/>
          <w:i/>
          <w:color w:val="8F5902"/>
          <w:szCs w:val="24"/>
          <w:shd w:val="clear" w:color="auto" w:fill="F8F8F8"/>
          <w:lang w:val="en-US"/>
        </w:rPr>
        <w:t># SD = 11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12.87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Duration (Seconds) Condition1</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1&lt;-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NDITION ==</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only participants who did not fail manipulation check</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C1) </w:t>
      </w:r>
      <w:r w:rsidRPr="00A8550E">
        <w:rPr>
          <w:rFonts w:ascii="Consolas" w:eastAsia="Cambria" w:hAnsi="Consolas" w:cs="Times New Roman"/>
          <w:i/>
          <w:color w:val="8F5902"/>
          <w:szCs w:val="24"/>
          <w:shd w:val="clear" w:color="auto" w:fill="F8F8F8"/>
          <w:lang w:val="en-US"/>
        </w:rPr>
        <w:t># N = 3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3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range</w:t>
      </w:r>
      <w:r w:rsidRPr="00A8550E">
        <w:rPr>
          <w:rFonts w:ascii="Consolas" w:eastAsia="Cambria" w:hAnsi="Consolas" w:cs="Times New Roman"/>
          <w:szCs w:val="24"/>
          <w:shd w:val="clear" w:color="auto" w:fill="F8F8F8"/>
          <w:lang w:val="en-US"/>
        </w:rPr>
        <w:t xml:space="preserve">(C1$Time_Reading) </w:t>
      </w:r>
      <w:r w:rsidRPr="00A8550E">
        <w:rPr>
          <w:rFonts w:ascii="Consolas" w:eastAsia="Cambria" w:hAnsi="Consolas" w:cs="Times New Roman"/>
          <w:i/>
          <w:color w:val="8F5902"/>
          <w:szCs w:val="24"/>
          <w:shd w:val="clear" w:color="auto" w:fill="F8F8F8"/>
          <w:lang w:val="en-US"/>
        </w:rPr>
        <w:t># range: 5 - 58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4.62 587.7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 xml:space="preserve">(C1$Time_Reading) </w:t>
      </w:r>
      <w:r w:rsidRPr="00A8550E">
        <w:rPr>
          <w:rFonts w:ascii="Consolas" w:eastAsia="Cambria" w:hAnsi="Consolas" w:cs="Times New Roman"/>
          <w:i/>
          <w:color w:val="8F5902"/>
          <w:szCs w:val="24"/>
          <w:shd w:val="clear" w:color="auto" w:fill="F8F8F8"/>
          <w:lang w:val="en-US"/>
        </w:rPr>
        <w:t># M = 97.3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97.3306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C1$Time_Reading) </w:t>
      </w:r>
      <w:r w:rsidRPr="00A8550E">
        <w:rPr>
          <w:rFonts w:ascii="Consolas" w:eastAsia="Cambria" w:hAnsi="Consolas" w:cs="Times New Roman"/>
          <w:i/>
          <w:color w:val="8F5902"/>
          <w:szCs w:val="24"/>
          <w:shd w:val="clear" w:color="auto" w:fill="F8F8F8"/>
          <w:lang w:val="en-US"/>
        </w:rPr>
        <w:t># SD = 14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48.604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Duration (seconds) Condition 2</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2&lt;-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NDITION ==</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only participants who did not fail manipulation check</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C2) </w:t>
      </w:r>
      <w:r w:rsidRPr="00A8550E">
        <w:rPr>
          <w:rFonts w:ascii="Consolas" w:eastAsia="Cambria" w:hAnsi="Consolas" w:cs="Times New Roman"/>
          <w:i/>
          <w:color w:val="8F5902"/>
          <w:szCs w:val="24"/>
          <w:shd w:val="clear" w:color="auto" w:fill="F8F8F8"/>
          <w:lang w:val="en-US"/>
        </w:rPr>
        <w:t># N = 3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3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range</w:t>
      </w:r>
      <w:r w:rsidRPr="00A8550E">
        <w:rPr>
          <w:rFonts w:ascii="Consolas" w:eastAsia="Cambria" w:hAnsi="Consolas" w:cs="Times New Roman"/>
          <w:szCs w:val="24"/>
          <w:shd w:val="clear" w:color="auto" w:fill="F8F8F8"/>
          <w:lang w:val="en-US"/>
        </w:rPr>
        <w:t xml:space="preserve">(C2$Time_Reading) </w:t>
      </w:r>
      <w:r w:rsidRPr="00A8550E">
        <w:rPr>
          <w:rFonts w:ascii="Consolas" w:eastAsia="Cambria" w:hAnsi="Consolas" w:cs="Times New Roman"/>
          <w:i/>
          <w:color w:val="8F5902"/>
          <w:szCs w:val="24"/>
          <w:shd w:val="clear" w:color="auto" w:fill="F8F8F8"/>
          <w:lang w:val="en-US"/>
        </w:rPr>
        <w:t># Range = 5 - 331 second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5.46 331.1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 xml:space="preserve">(C2$Time_Reading) </w:t>
      </w:r>
      <w:r w:rsidRPr="00A8550E">
        <w:rPr>
          <w:rFonts w:ascii="Consolas" w:eastAsia="Cambria" w:hAnsi="Consolas" w:cs="Times New Roman"/>
          <w:i/>
          <w:color w:val="8F5902"/>
          <w:szCs w:val="24"/>
          <w:shd w:val="clear" w:color="auto" w:fill="F8F8F8"/>
          <w:lang w:val="en-US"/>
        </w:rPr>
        <w:t># M = 4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1] 49.4518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C2$Time_Reading) </w:t>
      </w:r>
      <w:r w:rsidRPr="00A8550E">
        <w:rPr>
          <w:rFonts w:ascii="Consolas" w:eastAsia="Cambria" w:hAnsi="Consolas" w:cs="Times New Roman"/>
          <w:i/>
          <w:color w:val="8F5902"/>
          <w:szCs w:val="24"/>
          <w:shd w:val="clear" w:color="auto" w:fill="F8F8F8"/>
          <w:lang w:val="en-US"/>
        </w:rPr>
        <w:t># SD = 5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56.8596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umber of Words: Condition 1 = 152 words, Condition 2 = 151 word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stimated Time to Read = 400 words per minute or slower =&gt; 23 seconds to read the whole text or slower</w:t>
      </w:r>
      <w:r w:rsidRPr="00A8550E">
        <w:rPr>
          <w:rFonts w:ascii="Cambria" w:eastAsia="Cambria" w:hAnsi="Cambria" w:cs="Times New Roman"/>
          <w:sz w:val="24"/>
          <w:szCs w:val="24"/>
          <w:lang w:val="en-US"/>
        </w:rPr>
        <w:br/>
      </w:r>
      <w:r w:rsidRPr="00A8550E">
        <w:rPr>
          <w:rFonts w:ascii="Consolas" w:eastAsia="Cambria" w:hAnsi="Consolas" w:cs="Times New Roman"/>
          <w:color w:val="0000CF"/>
          <w:szCs w:val="24"/>
          <w:shd w:val="clear" w:color="auto" w:fill="F8F8F8"/>
          <w:lang w:val="en-US"/>
        </w:rPr>
        <w:t>15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40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2.72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Creation of New Data Eliminating Participants who "read" the processing conditions too fast (&lt;23 second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das&lt;-d[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ime_Reading&gt;=</w:t>
      </w:r>
      <w:r w:rsidRPr="00A8550E">
        <w:rPr>
          <w:rFonts w:ascii="Consolas" w:eastAsia="Cambria" w:hAnsi="Consolas" w:cs="Times New Roman"/>
          <w:color w:val="0000CF"/>
          <w:szCs w:val="24"/>
          <w:shd w:val="clear" w:color="auto" w:fill="F8F8F8"/>
          <w:lang w:val="en-US"/>
        </w:rPr>
        <w:t>2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i/>
          <w:color w:val="8F5902"/>
          <w:szCs w:val="24"/>
          <w:shd w:val="clear" w:color="auto" w:fill="F8F8F8"/>
          <w:lang w:val="en-US"/>
        </w:rPr>
        <w:t># 53 Participants remaine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5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d)-</w:t>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i/>
          <w:color w:val="8F5902"/>
          <w:szCs w:val="24"/>
          <w:shd w:val="clear" w:color="auto" w:fill="F8F8F8"/>
          <w:lang w:val="en-US"/>
        </w:rPr>
        <w:t># 12 Participants were eliminated due to their fast read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da)-</w:t>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i/>
          <w:color w:val="8F5902"/>
          <w:szCs w:val="24"/>
          <w:shd w:val="clear" w:color="auto" w:fill="F8F8F8"/>
          <w:lang w:val="en-US"/>
        </w:rPr>
        <w:t xml:space="preserve"># The individual who did not answer correctly the attentional check did not read at a pace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reater than 400 words per minut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reation of Separate Datasets for each condi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1s&lt;-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NDITION ==</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ime_Reading&gt;=</w:t>
      </w:r>
      <w:r w:rsidRPr="00A8550E">
        <w:rPr>
          <w:rFonts w:ascii="Consolas" w:eastAsia="Cambria" w:hAnsi="Consolas" w:cs="Times New Roman"/>
          <w:color w:val="0000CF"/>
          <w:szCs w:val="24"/>
          <w:shd w:val="clear" w:color="auto" w:fill="F8F8F8"/>
          <w:lang w:val="en-US"/>
        </w:rPr>
        <w:t>2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C1s)</w:t>
      </w:r>
      <w:r w:rsidRPr="00A8550E">
        <w:rPr>
          <w:rFonts w:ascii="Consolas" w:eastAsia="Cambria" w:hAnsi="Consolas" w:cs="Times New Roman"/>
          <w:i/>
          <w:color w:val="8F5902"/>
          <w:szCs w:val="24"/>
          <w:shd w:val="clear" w:color="auto" w:fill="F8F8F8"/>
          <w:lang w:val="en-US"/>
        </w:rPr>
        <w:t># 28 Participants in Condition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reation of Separate Datasets for each condi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2s&lt;-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NDITION ==</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ttention_Check==</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ime_Reading&gt;=</w:t>
      </w:r>
      <w:r w:rsidRPr="00A8550E">
        <w:rPr>
          <w:rFonts w:ascii="Consolas" w:eastAsia="Cambria" w:hAnsi="Consolas" w:cs="Times New Roman"/>
          <w:color w:val="0000CF"/>
          <w:szCs w:val="24"/>
          <w:shd w:val="clear" w:color="auto" w:fill="F8F8F8"/>
          <w:lang w:val="en-US"/>
        </w:rPr>
        <w:t>2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nrow</w:t>
      </w:r>
      <w:r w:rsidRPr="00A8550E">
        <w:rPr>
          <w:rFonts w:ascii="Consolas" w:eastAsia="Cambria" w:hAnsi="Consolas" w:cs="Times New Roman"/>
          <w:szCs w:val="24"/>
          <w:shd w:val="clear" w:color="auto" w:fill="F8F8F8"/>
          <w:lang w:val="en-US"/>
        </w:rPr>
        <w:t xml:space="preserve">(C2s) </w:t>
      </w:r>
      <w:r w:rsidRPr="00A8550E">
        <w:rPr>
          <w:rFonts w:ascii="Consolas" w:eastAsia="Cambria" w:hAnsi="Consolas" w:cs="Times New Roman"/>
          <w:i/>
          <w:color w:val="8F5902"/>
          <w:szCs w:val="24"/>
          <w:shd w:val="clear" w:color="auto" w:fill="F8F8F8"/>
          <w:lang w:val="en-US"/>
        </w:rPr>
        <w:t># 25 participants in Condition 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New descriptive statistics for participants in new dataset (participants who did not fail the attentional check</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nd who did not read the instructions too fas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Gender (Frequenc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das$Gend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1  2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8 24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1 =  men, 2 = female, 3 = other. Results = 28 men, 24 female, 1 other.</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28 men, 24 women, 1 other</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ies (Frequenc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lastRenderedPageBreak/>
        <w:t>summar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 xml:space="preserve">(das$Nationality)) </w:t>
      </w:r>
      <w:r w:rsidRPr="00A8550E">
        <w:rPr>
          <w:rFonts w:ascii="Consolas" w:eastAsia="Cambria" w:hAnsi="Consolas" w:cs="Times New Roman"/>
          <w:i/>
          <w:color w:val="8F5902"/>
          <w:szCs w:val="24"/>
          <w:shd w:val="clear" w:color="auto" w:fill="F8F8F8"/>
          <w:lang w:val="en-US"/>
        </w:rPr>
        <w:t xml:space="preserve"># 1 = British, 2 = American. Results = 39 British and 14 American.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1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9 1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ge (Range) # Only 18 years old and older were allowed to participate in the study.</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 problem with the software made need to sum 18 to the ages provided by the software. Results = 19-58</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range</w:t>
      </w:r>
      <w:r w:rsidRPr="00A8550E">
        <w:rPr>
          <w:rFonts w:ascii="Consolas" w:eastAsia="Cambria" w:hAnsi="Consolas" w:cs="Times New Roman"/>
          <w:szCs w:val="24"/>
          <w:shd w:val="clear" w:color="auto" w:fill="F8F8F8"/>
          <w:lang w:val="en-US"/>
        </w:rPr>
        <w:t>(das$AGE_REAL)</w:t>
      </w:r>
      <w:r w:rsidRPr="00A8550E">
        <w:rPr>
          <w:rFonts w:ascii="Consolas" w:eastAsia="Cambria" w:hAnsi="Consolas" w:cs="Times New Roman"/>
          <w:i/>
          <w:color w:val="8F5902"/>
          <w:szCs w:val="24"/>
          <w:shd w:val="clear" w:color="auto" w:fill="F8F8F8"/>
          <w:lang w:val="en-US"/>
        </w:rPr>
        <w:t># 20-58 years ol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0 5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xml:space="preserve"># Age (Mean)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s$AGE_REAL)</w:t>
      </w:r>
      <w:r w:rsidRPr="00A8550E">
        <w:rPr>
          <w:rFonts w:ascii="Consolas" w:eastAsia="Cambria" w:hAnsi="Consolas" w:cs="Times New Roman"/>
          <w:i/>
          <w:color w:val="8F5902"/>
          <w:szCs w:val="24"/>
          <w:shd w:val="clear" w:color="auto" w:fill="F8F8F8"/>
          <w:lang w:val="en-US"/>
        </w:rPr>
        <w:t># 36.2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36.2641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xml:space="preserve"># Age (standard Deviation)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das$AGE_REAL)</w:t>
      </w:r>
      <w:r w:rsidRPr="00A8550E">
        <w:rPr>
          <w:rFonts w:ascii="Consolas" w:eastAsia="Cambria" w:hAnsi="Consolas" w:cs="Times New Roman"/>
          <w:i/>
          <w:color w:val="8F5902"/>
          <w:szCs w:val="24"/>
          <w:shd w:val="clear" w:color="auto" w:fill="F8F8F8"/>
          <w:lang w:val="en-US"/>
        </w:rPr>
        <w:t># 11.1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1.10639</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3" w:name="attitudes-towards-vaccination"/>
      <w:bookmarkEnd w:id="3"/>
      <w:r w:rsidRPr="00A8550E">
        <w:rPr>
          <w:rFonts w:ascii="Calibri" w:eastAsia="Times New Roman" w:hAnsi="Calibri" w:cs="Times New Roman"/>
          <w:b/>
          <w:bCs/>
          <w:color w:val="345A8A"/>
          <w:sz w:val="32"/>
          <w:szCs w:val="32"/>
          <w:lang w:val="en-US"/>
        </w:rPr>
        <w:t>ATTITUDES TOWARDS VACCINA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Vaccination Attitude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Rescalate from +1 to +7 to -3 to +3 and divided by the 2 item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s$Vac&lt;-((das$Vac_scale)/</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Vaccination Attitudes (Both Conditions Togeth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w:t>
      </w:r>
      <w:r w:rsidRPr="00A8550E">
        <w:rPr>
          <w:rFonts w:ascii="Consolas" w:eastAsia="Cambria" w:hAnsi="Consolas" w:cs="Times New Roman"/>
          <w:szCs w:val="24"/>
          <w:shd w:val="clear" w:color="auto" w:fill="F8F8F8"/>
          <w:lang w:val="en-US"/>
        </w:rPr>
        <w:t>(das$Vac,</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Vaccine Attitude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rob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76F188E9" wp14:editId="2B1E5356">
            <wp:extent cx="4620126" cy="3696101"/>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Prestest2_files/figure-docx/unnamed-chunk-12-1.png"/>
                    <pic:cNvPicPr>
                      <a:picLocks noChangeAspect="1" noChangeArrowheads="1"/>
                    </pic:cNvPicPr>
                  </pic:nvPicPr>
                  <pic:blipFill>
                    <a:blip r:embed="rId6"/>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for the entire sampl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1.49 1.79    2.5    1.76 0.74  -3   3     6 -1.02    -0.24 0.2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attitudes towards vaccines splited by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lattic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Vac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s)</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456FCFB3" wp14:editId="6D7FEE7A">
            <wp:extent cx="4620126" cy="3696101"/>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Prestest2_files/figure-docx/unnamed-chunk-12-2.png"/>
                    <pic:cNvPicPr>
                      <a:picLocks noChangeAspect="1" noChangeArrowheads="1"/>
                    </pic:cNvPicPr>
                  </pic:nvPicPr>
                  <pic:blipFill>
                    <a:blip r:embed="rId7"/>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Vac,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1.3  2      2     1.5 1.48  -3   3     6 -0.88    -0.64 0.3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1.7 1.55    2.5    1.88 0.74 -1.5   3   4.5 -0.97    -0.5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31</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Interpretation: Although we used a pre-screening question to ensure a balanced distribution of attitudes towards vaccines, most of participants in the study showed positive attitudes towards vaccines. (Did some of them lie in the pre-screening question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Removing "other" as gender</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dass&lt;-das[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s$Gender&lt;</w:t>
      </w:r>
      <w:r w:rsidRPr="00A8550E">
        <w:rPr>
          <w:rFonts w:ascii="Consolas" w:eastAsia="Cambria" w:hAnsi="Consolas" w:cs="Times New Roman"/>
          <w:color w:val="0000CF"/>
          <w:szCs w:val="24"/>
          <w:shd w:val="clear" w:color="auto" w:fill="F8F8F8"/>
          <w:lang w:val="en-US"/>
        </w:rPr>
        <w:t>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Intercept only ordinal logistic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MAS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interceptonl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Vac)~</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ondition ordinal logistic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model&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Vac)~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condition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Cal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polr(formula = as.ordered(Vac) ~ CONDITION, data = dass, Hess = TR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ficien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lue Std. Error t val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 0.1714     0.4977  0.344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Intercep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lue   Std. Error t val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2.5 -3.6801  1.2444    -2.957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5|-2 -2.5381  0.9474    -2.679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1.5 -2.2279  0.9070    -2.456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1 -1.6011  0.8539    -1.87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0.5 -1.3047  0.8351    -1.562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5|0  -1.1761  0.8281    -1.42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0.5   -1.0569  0.8224    -1.28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5|1   -0.7402  0.8108    -0.912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1.5   -0.5519  0.8083    -0.682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2    0.0304  0.8102     0.037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2.5    0.1854  0.8103     0.228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5|3    0.7307  0.8091     0.903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sidual Deviance: 212.222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IC: 238.222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ender ordinal logistic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gendermodel&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Vac)~Gender,</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Gender + Condition ordinal logistic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genderconditionmodel&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Vac)~Gender+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Gender * Condition ordinal logistic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genderxconditionmodel&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Vac)~Gender*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interceptonly, conditionmodel, gendermodel, genderconditionmodel, genderxcondition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interceptonly         12 236.340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model        13 238.222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endermodel           13 233.95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enderconditionmodel  14 235.720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enderxconditionmodel 15 237.716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gender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Cal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polr(formula = as.ordered(Vac) ~ Gender, data = dass, Hess = TR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ficien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lue Std. Error t val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ender -1.069     0.5168  -2.06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Intercep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lue   Std. Error t valu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2.5 -5.6234  1.3164    -4.271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2.5|-2 -4.4759  1.0284    -4.35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1.5 -4.1630  0.9848    -4.227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1 -3.5098  0.9149    -3.836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0.5 -3.1867  0.8844    -3.603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5|0  -3.0459  0.8721    -3.492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0.5   -2.9187  0.8629    -3.382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0.5|1   -2.5812  0.8410    -3.06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1.5   -2.3792  0.8283    -2.87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2   -1.7572  0.7950    -2.21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2.5   -1.5946  0.7895    -2.019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5|3   -1.0285  0.7794    -1.319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sidual Deviance: 207.95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IC: 233.95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s$Vac,dass$Gend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2.05 1.34    2.5    2.27 0.74 -2.5   3   5.5 -1.68     2.5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4 0.88 2.08    1.5    1.02 2.22  -3   3     6 -0.43    -1.43 0.4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 xml:space="preserve">women_anti&lt;-dass[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ss$Gender==</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ss$Pre_Vac_Attitudes==</w:t>
      </w:r>
      <w:r w:rsidRPr="00A8550E">
        <w:rPr>
          <w:rFonts w:ascii="Consolas" w:eastAsia="Cambria" w:hAnsi="Consolas" w:cs="Times New Roman"/>
          <w:color w:val="4E9A06"/>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women_anti$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87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women_anti$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43217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 xml:space="preserve">women_pro&lt;-dass[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ss$Gender==</w:t>
      </w:r>
      <w:r w:rsidRPr="00A8550E">
        <w:rPr>
          <w:rFonts w:ascii="Consolas" w:eastAsia="Cambria" w:hAnsi="Consolas" w:cs="Times New Roman"/>
          <w:color w:val="4E9A06"/>
          <w:szCs w:val="24"/>
          <w:shd w:val="clear" w:color="auto" w:fill="F8F8F8"/>
          <w:lang w:val="en-US"/>
        </w:rPr>
        <w:t>"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ss$Pre_Vac_Attitudes==</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women_pro$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62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women_pro$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56909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 xml:space="preserve">men_anti&lt;-dass[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ss$Gender==</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ss$Pre_Vac_Attitudes==</w:t>
      </w:r>
      <w:r w:rsidRPr="00A8550E">
        <w:rPr>
          <w:rFonts w:ascii="Consolas" w:eastAsia="Cambria" w:hAnsi="Consolas" w:cs="Times New Roman"/>
          <w:color w:val="4E9A06"/>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men_anti$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men_anti$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6641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lastRenderedPageBreak/>
        <w:t xml:space="preserve">men_pro&lt;-dass[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ss$Gender==</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ss$Pre_Vac_Attitudes==</w:t>
      </w:r>
      <w:r w:rsidRPr="00A8550E">
        <w:rPr>
          <w:rFonts w:ascii="Consolas" w:eastAsia="Cambria" w:hAnsi="Consolas" w:cs="Times New Roman"/>
          <w:color w:val="4E9A06"/>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men_pro$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60714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men_pro$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5608569</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4" w:name="quality-of-the-experimental-materials"/>
      <w:bookmarkEnd w:id="4"/>
      <w:r w:rsidRPr="00A8550E">
        <w:rPr>
          <w:rFonts w:ascii="Calibri" w:eastAsia="Times New Roman" w:hAnsi="Calibri" w:cs="Times New Roman"/>
          <w:b/>
          <w:bCs/>
          <w:color w:val="345A8A"/>
          <w:sz w:val="32"/>
          <w:szCs w:val="32"/>
          <w:lang w:val="en-US"/>
        </w:rPr>
        <w:t>QUALITY OF THE EXPERIMENTAL MATERIAL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EasyRea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6.06 1.35      6    6.35 1.48   1   7     6 -1.89      3.5 0.1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EasyRead,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5.93 1.51      6    6.21 1.48   1   7     6 -1.8     2.87 0.2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6.2 1.15      7    6.43   0   3   7     4 -1.62     1.93 0.2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EasyRead&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Read)~</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EasyRead&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Read)~</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EasyRead&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Read)~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EasyRead&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Read)~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EasyRead, Condition.EasyRead, Vac.EasyRead,VacCondition.EasyRea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EasyRead          6 150.433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EasyRead     7 152.056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EasyRead           7 151.287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EasyRead  8 152.794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EasyImagin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5.94 1.31      6    6.21 1.48   1   7     6 -1.88     3.68 0.1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lastRenderedPageBreak/>
        <w:t>describeBy</w:t>
      </w:r>
      <w:r w:rsidRPr="00A8550E">
        <w:rPr>
          <w:rFonts w:ascii="Consolas" w:eastAsia="Cambria" w:hAnsi="Consolas" w:cs="Times New Roman"/>
          <w:szCs w:val="24"/>
          <w:shd w:val="clear" w:color="auto" w:fill="F8F8F8"/>
          <w:lang w:val="en-US"/>
        </w:rPr>
        <w:t>(das$EasyImagine,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5.79 1.45      6    6.04 1.48   1   7     6 -1.82     3.16 0.2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6.12 1.13      6    6.33 1.48   3   7     4 -1.55     1.89 0.2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EasyImagin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Imagin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EasyImagin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Imagine)~</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EasyImagin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Imagine)~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EasyImagin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EasyImagine)~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EasyImagine, Condition.EasyImagine, Vac.EasyImagine,VacCondition.EasyImagin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EasyImagine          6 152.742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EasyImagine     7 153.714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EasyImagine           7 154.438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EasyImagine  8 155.527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Plausibilit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5.26 1.53      6    5.44 1.48   2   7     5 -0.78    -0.36 0.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Plausibility,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5.29 1.49      6    5.42 1.48   2   7     5 -0.74    -0.44 0.2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5.24 1.61      6    5.38 1.48   2   7     5 -0.77    -0.52 0.3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lastRenderedPageBreak/>
        <w:t>null.Plausibilit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Plausibility)~</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Plausibilit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Plausibility)~</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Plausibilit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Plausibility)~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Plausibilit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Plausibility)~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Plausibility, Condition.Plausibility, Vac.Plausibility,VacCondition.Plausibilit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Plausibility          5 184.072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Plausibility     6 186.072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Plausibility           6 185.768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Plausibility  7 187.7645</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5" w:name="regret"/>
      <w:bookmarkEnd w:id="5"/>
      <w:r w:rsidRPr="00A8550E">
        <w:rPr>
          <w:rFonts w:ascii="Calibri" w:eastAsia="Times New Roman" w:hAnsi="Calibri" w:cs="Times New Roman"/>
          <w:b/>
          <w:bCs/>
          <w:color w:val="345A8A"/>
          <w:sz w:val="32"/>
          <w:szCs w:val="32"/>
          <w:lang w:val="en-US"/>
        </w:rPr>
        <w:t>REGRE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Regre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2.89 1.93      3     2.7 2.97   1   7     6 0.54    -1.06 0.2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Regret,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3.04 1.82      3    2.92 2.97   1   7     6 0.38       -1 0.3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2.72 2.07      2    2.52 1.48   1   7     6 0.68    -1.15 0.4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Regre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Regre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Regre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Regre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Regre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Regret)~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Regre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Regret)~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Regre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Regret)~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Regret, Condition.Regret, Vac.Regret,VacCondition.Regret, VacXCondition.Regre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Regret           6 193.411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Regret      7 194.811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Vac.Regret            7 195.304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Regret   8 196.758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Regret  9 198.5815</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6" w:name="disgust"/>
      <w:bookmarkEnd w:id="6"/>
      <w:r w:rsidRPr="00A8550E">
        <w:rPr>
          <w:rFonts w:ascii="Calibri" w:eastAsia="Times New Roman" w:hAnsi="Calibri" w:cs="Times New Roman"/>
          <w:b/>
          <w:bCs/>
          <w:color w:val="345A8A"/>
          <w:sz w:val="32"/>
          <w:szCs w:val="32"/>
          <w:lang w:val="en-US"/>
        </w:rPr>
        <w:t>DISGUS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Disgus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4.49 1.56      5    4.56 1.48   1   7     6 -0.47    -0.29 0.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Disgust,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4.25 1.67      4    4.29 1.48   1   7     6 -0.34    -0.42 0.3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4.76 1.42      5    4.81 1.48   2   7     5 -0.51    -0.56 0.2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Disgus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Disgus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Disgus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Disgus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Disgus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Disgust)~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Disgus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Disgust)~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Disgust&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Disgust)~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Disgust, Condition.Disgust, Vac.Disgust,VacCondition.Disgust, VacXCondition.Disgus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Disgust           6 199.301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Disgust      7 199.616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Disgust            7 200.813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Disgust   8 200.848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Disgust  9 202.7529</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7" w:name="fear"/>
      <w:bookmarkEnd w:id="7"/>
      <w:r w:rsidRPr="00A8550E">
        <w:rPr>
          <w:rFonts w:ascii="Calibri" w:eastAsia="Times New Roman" w:hAnsi="Calibri" w:cs="Times New Roman"/>
          <w:b/>
          <w:bCs/>
          <w:color w:val="345A8A"/>
          <w:sz w:val="32"/>
          <w:szCs w:val="32"/>
          <w:lang w:val="en-US"/>
        </w:rPr>
        <w:t>FEA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Fea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5.26 1.53      6    5.44 1.48   2   7     5 -0.78    -0.36 0.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Fear,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5.29 1.49      6    5.42 1.48   2   7     5 -0.74    -0.44 0.2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5.24 1.61      6    5.38 1.48   2   7     5 -0.77    -0.52 0.3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Fea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Fear)~</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Fea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Fear)~</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Fea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Fear)~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Fea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Fear)~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Fea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Fear)~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Fear, Condition.Fear, Vac.Fear,VacCondition.Fear, VacXCondition.Fea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Fear           5 184.072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Fear      6 186.072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Fear            6 185.768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Fear   7 187.764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Fear  8 188.4387</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8" w:name="anger"/>
      <w:bookmarkEnd w:id="8"/>
      <w:r w:rsidRPr="00A8550E">
        <w:rPr>
          <w:rFonts w:ascii="Calibri" w:eastAsia="Times New Roman" w:hAnsi="Calibri" w:cs="Times New Roman"/>
          <w:b/>
          <w:bCs/>
          <w:color w:val="345A8A"/>
          <w:sz w:val="32"/>
          <w:szCs w:val="32"/>
          <w:lang w:val="en-US"/>
        </w:rPr>
        <w:t>ANG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Ang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4.02 1.99      4    4.02 2.97   1   7     6 -0.24    -1.24 0.2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Anger,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vars  n mean   sd median trimmed  mad min max range  skew kurtosis   </w:t>
      </w:r>
      <w:r w:rsidRPr="00A8550E">
        <w:rPr>
          <w:rFonts w:ascii="Consolas" w:eastAsia="Cambria" w:hAnsi="Consolas" w:cs="Times New Roman"/>
          <w:szCs w:val="24"/>
          <w:lang w:val="en-US"/>
        </w:rPr>
        <w:lastRenderedPageBreak/>
        <w:t>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3.75 1.97      4    3.75 2.97   1   7     6 -0.14    -1.47 0.3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4.32 1.99      5    4.38 1.48   1   7     6 -0.37    -1.09 0.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Ange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Anger)~</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Ange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Anger)~</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Ange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Anger)~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Ange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Anger)~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Anger&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Anger)~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Anger, Condition.Anger, Vac.Anger,VacCondition.Anger, VacXCondition.Ang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Anger           6 211.682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Anger      7 212.688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Anger            7 213.682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Anger   8 214.683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Anger  9 216.2346</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9" w:name="sadness"/>
      <w:bookmarkEnd w:id="9"/>
      <w:r w:rsidRPr="00A8550E">
        <w:rPr>
          <w:rFonts w:ascii="Calibri" w:eastAsia="Times New Roman" w:hAnsi="Calibri" w:cs="Times New Roman"/>
          <w:b/>
          <w:bCs/>
          <w:color w:val="345A8A"/>
          <w:sz w:val="32"/>
          <w:szCs w:val="32"/>
          <w:lang w:val="en-US"/>
        </w:rPr>
        <w:t>SADNES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Sadnes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2.98 1.87      3    2.81 2.97   1   7     6 0.48    -1.05 0.2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Sadness,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3 1.91    2.5    2.83 2.22   1   7     6 0.65    -0.75 0.3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2.96 1.86      3    2.86 2.97   1   6     5 0.24    -1.62 0.3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lastRenderedPageBreak/>
        <w:t>null.Sadness&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adness)~</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Sadness&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adness)~</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Sadness&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adness)~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Sadness&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adness)~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Sadness&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adness)~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Sadness, Condition.Sadness, Vac.Sadness,VacCondition.Sadness, VacXCondition.Sadnes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Sadness           6 201.093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Sadness      7 203.089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Sadness            7 202.312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Sadness   8 204.31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Sadness  9 204.9817</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0" w:name="joy"/>
      <w:bookmarkEnd w:id="10"/>
      <w:r w:rsidRPr="00A8550E">
        <w:rPr>
          <w:rFonts w:ascii="Calibri" w:eastAsia="Times New Roman" w:hAnsi="Calibri" w:cs="Times New Roman"/>
          <w:b/>
          <w:bCs/>
          <w:color w:val="345A8A"/>
          <w:sz w:val="32"/>
          <w:szCs w:val="32"/>
          <w:lang w:val="en-US"/>
        </w:rPr>
        <w:t>JO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Jo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4.25 2.05      5     4.3 2.97   1   7     6 -0.23    -1.25 0.2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Joy,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4.21 2.06      4    4.25 2.97   1   7     6 -0.16    -1.32 0.3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4.28 2.07      5    4.33 2.97   1   7     6 -0.31    -1.31 0.4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Jo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Joy)~</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Jo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Joy)~</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Jo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Joy)~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Jo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Joy)~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Joy&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Joy)~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Joy, Condition.Joy, Vac.Joy,VacCondition.Joy, VacXCondition.Jo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Joy           6 215.868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Joy      7 217.85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Joy            7 217.642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Joy   8 219.605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Joy  9 221.2102</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1" w:name="compassion"/>
      <w:bookmarkEnd w:id="11"/>
      <w:r w:rsidRPr="00A8550E">
        <w:rPr>
          <w:rFonts w:ascii="Calibri" w:eastAsia="Times New Roman" w:hAnsi="Calibri" w:cs="Times New Roman"/>
          <w:b/>
          <w:bCs/>
          <w:color w:val="345A8A"/>
          <w:sz w:val="32"/>
          <w:szCs w:val="32"/>
          <w:lang w:val="en-US"/>
        </w:rPr>
        <w:t>COMPA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Compa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1.45 1.14      1    1.16   0   1   7     6 2.93     9.37 0.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Compassion,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1.61 1.37      1    1.33   0   1   7     6 2.53     6.31 0.2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1.28 0.79      1     1.1   0   1   4     3  2.4     4.37 0.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Compa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mpassion)~</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Compa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mpassion)~</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mpa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mpassion)~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Compa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mpassion)~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Compa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mpassion)~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Compassion, Condition.Compassion, Vac.Compassion,VacCondition.Compassion, VacXCondition.Compa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Compassion           4 85.6127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Compassion      5 86.2252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mpassion            5 87.4727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Compassion   6 88.1546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Compassion  7 90.14849</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2" w:name="surprise"/>
      <w:bookmarkEnd w:id="12"/>
      <w:r w:rsidRPr="00A8550E">
        <w:rPr>
          <w:rFonts w:ascii="Calibri" w:eastAsia="Times New Roman" w:hAnsi="Calibri" w:cs="Times New Roman"/>
          <w:b/>
          <w:bCs/>
          <w:color w:val="345A8A"/>
          <w:sz w:val="32"/>
          <w:szCs w:val="32"/>
          <w:lang w:val="en-US"/>
        </w:rPr>
        <w:lastRenderedPageBreak/>
        <w:t>SURPRIS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Surpris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2.34 1.7      2    2.12 1.48   1   7     6 0.98    -0.37 0.2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Surprise,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2.36 1.57      2    2.17 1.48   1   7     6 1.14     0.67 0.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2.32 1.86      1    2.14   0   1   6     5 0.81    -1.22 0.3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Surpris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urpris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Surpris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urprise)~</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Surpris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urprise)~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Surpris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urprise)~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Surprise&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Surprise)~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Surprise, Condition.Surprise, Vac.Surprise,VacCondition.Surprise, VacXCondition.Surpris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Surprise           6 167.922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Surprise      7 169.434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Surprise            7 168.534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Surprise   8 170.258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Surprise  9 172.2346</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3" w:name="confussion"/>
      <w:bookmarkEnd w:id="13"/>
      <w:r w:rsidRPr="00A8550E">
        <w:rPr>
          <w:rFonts w:ascii="Calibri" w:eastAsia="Times New Roman" w:hAnsi="Calibri" w:cs="Times New Roman"/>
          <w:b/>
          <w:bCs/>
          <w:color w:val="345A8A"/>
          <w:sz w:val="32"/>
          <w:szCs w:val="32"/>
          <w:lang w:val="en-US"/>
        </w:rPr>
        <w:t>CONFU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s$Confu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3 3.36 2.21      3    3.21 2.97   1   7     6 0.33    -1.36 0.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s$Confussion, das$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8 3.57 2.2      3     3.5 2.97   1   7     6 0.23    -1.43 0.4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5 3.12 2.24      3    2.95 2.97   1   7     6 0.43    -1.38 0.4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null.Confu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nfussion)~</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Condition.Confu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nfussion)~</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fu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nfussion)~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Condition.Confu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nfussion)~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VacXCondition.Confussion&lt;-</w:t>
      </w:r>
      <w:r w:rsidRPr="00A8550E">
        <w:rPr>
          <w:rFonts w:ascii="Consolas" w:eastAsia="Cambria" w:hAnsi="Consolas" w:cs="Times New Roman"/>
          <w:b/>
          <w:color w:val="204A87"/>
          <w:szCs w:val="24"/>
          <w:shd w:val="clear" w:color="auto" w:fill="F8F8F8"/>
          <w:lang w:val="en-US"/>
        </w:rPr>
        <w:t>polr</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s.ordered</w:t>
      </w:r>
      <w:r w:rsidRPr="00A8550E">
        <w:rPr>
          <w:rFonts w:ascii="Consolas" w:eastAsia="Cambria" w:hAnsi="Consolas" w:cs="Times New Roman"/>
          <w:szCs w:val="24"/>
          <w:shd w:val="clear" w:color="auto" w:fill="F8F8F8"/>
          <w:lang w:val="en-US"/>
        </w:rPr>
        <w:t>(Confussion)~Vac*</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das, </w:t>
      </w:r>
      <w:r w:rsidRPr="00A8550E">
        <w:rPr>
          <w:rFonts w:ascii="Consolas" w:eastAsia="Cambria" w:hAnsi="Consolas" w:cs="Times New Roman"/>
          <w:color w:val="204A87"/>
          <w:szCs w:val="24"/>
          <w:shd w:val="clear" w:color="auto" w:fill="F8F8F8"/>
          <w:lang w:val="en-US"/>
        </w:rPr>
        <w:t>Hess=</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null.Confussion, Condition.Confussion, Vac.Confussion,VacCondition.Confussion, VacXCondition.Confus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ll.Confussion           6 200.050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Confussion      7 201.382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fussion            7 200.253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Condition.Confussion   8 201.740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cXCondition.Confussion  9 203.0501</w:t>
      </w:r>
    </w:p>
    <w:p w:rsidR="00A8550E" w:rsidRDefault="00A8550E" w:rsidP="00A8550E">
      <w:pPr>
        <w:pStyle w:val="Heading1"/>
        <w:rPr>
          <w:rFonts w:eastAsia="Times New Roman"/>
          <w:lang w:val="en-US"/>
        </w:rPr>
      </w:pPr>
      <w:r>
        <w:rPr>
          <w:rFonts w:eastAsia="Times New Roman"/>
          <w:lang w:val="en-US"/>
        </w:rPr>
        <w:t>E: R SCRIPT FOR EXPERIMENT</w:t>
      </w:r>
    </w:p>
    <w:p w:rsidR="00A8550E" w:rsidRPr="00A8550E" w:rsidRDefault="00A8550E" w:rsidP="00A8550E">
      <w:pPr>
        <w:keepNext/>
        <w:keepLines/>
        <w:spacing w:before="480" w:after="240" w:line="240" w:lineRule="auto"/>
        <w:jc w:val="center"/>
        <w:rPr>
          <w:rFonts w:ascii="Calibri" w:eastAsia="Times New Roman" w:hAnsi="Calibri" w:cs="Times New Roman"/>
          <w:b/>
          <w:bCs/>
          <w:color w:val="345A8A"/>
          <w:sz w:val="36"/>
          <w:szCs w:val="36"/>
          <w:lang w:val="en-US"/>
        </w:rPr>
      </w:pPr>
      <w:r w:rsidRPr="00A8550E">
        <w:rPr>
          <w:rFonts w:ascii="Calibri" w:eastAsia="Times New Roman" w:hAnsi="Calibri" w:cs="Times New Roman"/>
          <w:b/>
          <w:bCs/>
          <w:color w:val="345A8A"/>
          <w:sz w:val="36"/>
          <w:szCs w:val="36"/>
          <w:lang w:val="en-US"/>
        </w:rPr>
        <w:t>LACK OF EVIDENCE FOR THE OMISSION AND THE CONGRUITY BIASES AS APPLIED TO VACCINATION</w:t>
      </w:r>
    </w:p>
    <w:p w:rsidR="00A8550E" w:rsidRPr="00A8550E" w:rsidRDefault="00A8550E" w:rsidP="00A8550E">
      <w:pPr>
        <w:keepNext/>
        <w:keepLines/>
        <w:spacing w:after="200" w:line="240" w:lineRule="auto"/>
        <w:jc w:val="center"/>
        <w:rPr>
          <w:rFonts w:ascii="Cambria" w:eastAsia="Cambria" w:hAnsi="Cambria" w:cs="Times New Roman"/>
          <w:sz w:val="24"/>
          <w:szCs w:val="24"/>
          <w:lang w:val="en-US"/>
        </w:rPr>
      </w:pPr>
      <w:r w:rsidRPr="00A8550E">
        <w:rPr>
          <w:rFonts w:ascii="Cambria" w:eastAsia="Cambria" w:hAnsi="Cambria" w:cs="Times New Roman"/>
          <w:sz w:val="24"/>
          <w:szCs w:val="24"/>
          <w:lang w:val="en-US"/>
        </w:rPr>
        <w:t>Angel V. Jimenez</w:t>
      </w:r>
    </w:p>
    <w:p w:rsidR="00A8550E" w:rsidRPr="00A8550E" w:rsidRDefault="00A8550E" w:rsidP="00A8550E">
      <w:pPr>
        <w:keepNext/>
        <w:keepLines/>
        <w:spacing w:after="200" w:line="240" w:lineRule="auto"/>
        <w:jc w:val="center"/>
        <w:rPr>
          <w:rFonts w:ascii="Cambria" w:eastAsia="Cambria" w:hAnsi="Cambria" w:cs="Times New Roman"/>
          <w:sz w:val="24"/>
          <w:szCs w:val="24"/>
          <w:lang w:val="en-US"/>
        </w:rPr>
      </w:pPr>
      <w:r w:rsidRPr="00A8550E">
        <w:rPr>
          <w:rFonts w:ascii="Cambria" w:eastAsia="Cambria" w:hAnsi="Cambria" w:cs="Times New Roman"/>
          <w:sz w:val="24"/>
          <w:szCs w:val="24"/>
          <w:lang w:val="en-US"/>
        </w:rPr>
        <w:t>10 April 2018</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following analyses are based on the preregistred script for this experiment (</w:t>
      </w:r>
      <w:hyperlink r:id="rId8">
        <w:r w:rsidRPr="00A8550E">
          <w:rPr>
            <w:rFonts w:ascii="Cambria" w:eastAsia="Cambria" w:hAnsi="Cambria" w:cs="Times New Roman"/>
            <w:color w:val="4F81BD"/>
            <w:sz w:val="24"/>
            <w:szCs w:val="24"/>
            <w:lang w:val="en-US"/>
          </w:rPr>
          <w:t>https://osf.io/2dgvm/</w:t>
        </w:r>
      </w:hyperlink>
      <w:r w:rsidRPr="00A8550E">
        <w:rPr>
          <w:rFonts w:ascii="Cambria" w:eastAsia="Cambria" w:hAnsi="Cambria" w:cs="Times New Roman"/>
          <w:sz w:val="24"/>
          <w:szCs w:val="24"/>
          <w:lang w:val="en-US"/>
        </w:rPr>
        <w:t>) included within the preregistered documents (“Beyond Vaccine Decissions: The omission bias in severity ratings and free recall”,</w:t>
      </w:r>
      <w:hyperlink r:id="rId9">
        <w:r w:rsidRPr="00A8550E">
          <w:rPr>
            <w:rFonts w:ascii="Cambria" w:eastAsia="Cambria" w:hAnsi="Cambria" w:cs="Times New Roman"/>
            <w:color w:val="4F81BD"/>
            <w:sz w:val="24"/>
            <w:szCs w:val="24"/>
            <w:lang w:val="en-US"/>
          </w:rPr>
          <w:t>https://osf.io/gebc7/</w:t>
        </w:r>
      </w:hyperlink>
      <w:r w:rsidRPr="00A8550E">
        <w:rPr>
          <w:rFonts w:ascii="Cambria" w:eastAsia="Cambria" w:hAnsi="Cambria" w:cs="Times New Roman"/>
          <w:sz w:val="24"/>
          <w:szCs w:val="24"/>
          <w:lang w:val="en-US"/>
        </w:rPr>
        <w:t>).</w:t>
      </w:r>
    </w:p>
    <w:p w:rsidR="00A8550E" w:rsidRPr="00A8550E" w:rsidRDefault="00A8550E" w:rsidP="00A8550E">
      <w:pPr>
        <w:keepNext/>
        <w:keepLines/>
        <w:spacing w:before="200" w:after="0" w:line="240" w:lineRule="auto"/>
        <w:outlineLvl w:val="1"/>
        <w:rPr>
          <w:rFonts w:ascii="Calibri" w:eastAsia="Times New Roman" w:hAnsi="Calibri" w:cs="Times New Roman"/>
          <w:b/>
          <w:bCs/>
          <w:color w:val="4F81BD"/>
          <w:sz w:val="32"/>
          <w:szCs w:val="32"/>
          <w:lang w:val="en-US"/>
        </w:rPr>
      </w:pPr>
      <w:bookmarkStart w:id="14" w:name="data-file"/>
      <w:bookmarkEnd w:id="14"/>
      <w:r w:rsidRPr="00A8550E">
        <w:rPr>
          <w:rFonts w:ascii="Calibri" w:eastAsia="Times New Roman" w:hAnsi="Calibri" w:cs="Times New Roman"/>
          <w:b/>
          <w:bCs/>
          <w:color w:val="4F81BD"/>
          <w:sz w:val="32"/>
          <w:szCs w:val="32"/>
          <w:lang w:val="en-US"/>
        </w:rPr>
        <w:t>DATA FI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Open data fi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lt;-</w:t>
      </w:r>
      <w:r w:rsidRPr="00A8550E">
        <w:rPr>
          <w:rFonts w:ascii="Consolas" w:eastAsia="Cambria" w:hAnsi="Consolas" w:cs="Times New Roman"/>
          <w:b/>
          <w:color w:val="204A87"/>
          <w:szCs w:val="24"/>
          <w:shd w:val="clear" w:color="auto" w:fill="F8F8F8"/>
          <w:lang w:val="en-US"/>
        </w:rPr>
        <w:t>read.csv</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C://files/Angel/omission/experiment/omission_bias_experiment.csv"</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lastRenderedPageBreak/>
        <w:t># Explore the different values of each variabl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tr</w:t>
      </w:r>
      <w:r w:rsidRPr="00A8550E">
        <w:rPr>
          <w:rFonts w:ascii="Consolas" w:eastAsia="Cambria" w:hAnsi="Consolas" w:cs="Times New Roman"/>
          <w:szCs w:val="24"/>
          <w:shd w:val="clear" w:color="auto" w:fill="F8F8F8"/>
          <w:lang w:val="en-US"/>
        </w:rPr>
        <w:t>(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ata.frame':    261 obs. of  24 variable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llection        : Factor w/ 4 levels "first","fourth",..: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articipant       : int  277308 277358 277375 277386 277408 277483 277497 277533 277610 27761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ndition         : Factor w/ 2 levels "Commission","Omission":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call            : int  16 8 12 6 14 11 15 11 10 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call_Practice   : int  2 1 4 3 1 3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otal             : int  18 9 16 9 15 14 16 12 11 1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False_Memories    : int  0 0 0 0 0 0 0 0 0 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otes             : Factor w/ 104 levels "","ache = soreness",..: 34 1 78 71 1 1 1 1 20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Qualitative_Recall: Factor w/ 261 levels "a headache, anxiety, dizzines, a cough, swilling, an earache, nausea, fever, temperature, lightheaded",..: 165 197 92 233 44 136 254 105 10 17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rescreening      : Factor w/ 2 levels "Antivaxx","Provaxx":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ge               : int  32 48 18 39 30 38 25 25 30 4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nglish           : int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Gender            : int  2 2 2 2 2 2 2 2 2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ducation         : int  3 2 2 2 5 3 3 3 2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ationality       : int  1 1 1 1 2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umber_Children   : int  0 5 0 1 0 3 0 1 0 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vg_RT            : num  1526 1432 1302 1268 119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vg_Severity      : num  4.04 4.17 3.83 4.04 4.2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Failure           : int  8 16 12 18 10 13 9 13 14 1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Weight            : int  24 24 24 24 24 24 24 24 24 2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1             : num  80998 35786 32479 4651 3384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2             : num  29176 17566 13142 1627 72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1              : int  5 2 6 7 7 6 2 5 5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2              : int  4 1 6 6 6 6 2 4 5 1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 statistics for each variabl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d)</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Collection   Participant          Condition       Recal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first :198   Min.   :277273   Commission:134   Min.   : 2.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fourth:  4   1st Qu.:277497   Omission  :127   1st Qu.: 9.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econd: 50   Median :278249                    Median :11.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hird :  9   Mean   :281167                    Mean   :11.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279632                    3rd Qu.:13.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304913                    Max.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A's   :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call_Practice     Total       False_Memorie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0.000   Min.   : 3.00   Min.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11.00   1st Qu.: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2.000   Median :13.00   Median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2.095   Mean   :13.22   Mean   :0.233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3.000   3rd Qu.:16.00   3rd Qu.: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5.000   Max.   :23.00   Max.   :2.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xml:space="preserve">##  NA's   :8       NA's   :8       NA's   :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ote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3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ore throat = hoarseness       :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ching = soreness              :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ickness = nausea              :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tomach cramps = abdominal pain: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ECHNICAL PROBLEM              :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1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Qualitative_Recal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 headache, anxiety, dizzines, a cough, swilling, an earache, nausea, fever, temperature, lightheaded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 headache, dizziness, toothache, crying, nausea, bleeding, vomiting, rash, numbness, fever, sweating, chills, loss of appetite,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bdominal pain, vomiting, insomnia, crying, fever, bleeding, tootache, wheezing, cough, earache, chills, soreness, swelling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ches, Diareah, Sickness, Headaches, Dizziness, Tootache, Bleeding, Swelling, Lightheadedness, Muscle ache, Insomnia, Bloating, Crying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lô i answered das that It das notas tudo top It das notas Wellington between 4 André 6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xiety, abdominal pain, nausea, itchy eyes, chills, fever, vomiting, diarrhea, loss of appetite, weight loss, shivering, crying, toothache, muscle ache, headache, soreness,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25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Prescreening      Age           English          Gender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tivaxx:134   Min.   :18.00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Provaxx :127   1st Qu.:30.00   1st Qu.:1.000   1st Qu.: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37.00   Median :1.000   Median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38.15   Mean   :1.004   Mean   :1.99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45.00   3rd Qu.:1.000   3rd Qu.: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60.00   Max.   :2.000   Max.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Education     Nationality   Number_Children     Avg_R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   Min.   :1.00   Min.   :0.000   Min.   : 561.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3.00   1st Qu.:1.00   1st Qu.:0.000   1st Qu.:1106.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3.00   Median :1.00   Median :1.000   Median :1262.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3.33   Mean   :1.18   Mean   :1.383   Mean   :1292.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4.00   3rd Qu.:1.00   3rd Qu.:2.000   3rd Qu.:1432.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6.00   Max.   :3.00   Max.   :6.000   Max.   :2851.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vg_Severity      Failure          Weight       Time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 4.00   Min.   :24   Min.   :  129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3.583   1st Qu.:11.00   1st Qu.:24   1st Qu.: 2219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4.087   Median :13.00   Median :24   Median : 3498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4.143   Mean   :12.89   Mean   :24   Mean   : 4333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4.739   3rd Qu.:15.00   3rd Qu.:24   3rd Qu.: 5168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6.870   Max.   :22.00   Max.   :24   Max.   :39697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xml:space="preserve">##                  NA's   :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ime2             Vac1            Vac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    57   Min.   :1.000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  5972   1st Qu.:4.000   1st Qu.:3.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 11694   Median :6.000   Median :6.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 16890   Mean   :5.291   Mean   :4.94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 21479   3rd Qu.:7.000   3rd Qu.: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172697   Max.   :7.000   Max.   :7.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p>
    <w:p w:rsidR="00A8550E" w:rsidRPr="00A8550E" w:rsidRDefault="00A8550E" w:rsidP="00A8550E">
      <w:pPr>
        <w:keepNext/>
        <w:keepLines/>
        <w:spacing w:before="200" w:after="0" w:line="240" w:lineRule="auto"/>
        <w:outlineLvl w:val="1"/>
        <w:rPr>
          <w:rFonts w:ascii="Calibri" w:eastAsia="Times New Roman" w:hAnsi="Calibri" w:cs="Times New Roman"/>
          <w:b/>
          <w:bCs/>
          <w:color w:val="4F81BD"/>
          <w:sz w:val="32"/>
          <w:szCs w:val="32"/>
          <w:lang w:val="en-US"/>
        </w:rPr>
      </w:pPr>
      <w:bookmarkStart w:id="15" w:name="descriptives-whole-sample-of-participant"/>
      <w:bookmarkEnd w:id="15"/>
      <w:r w:rsidRPr="00A8550E">
        <w:rPr>
          <w:rFonts w:ascii="Calibri" w:eastAsia="Times New Roman" w:hAnsi="Calibri" w:cs="Times New Roman"/>
          <w:b/>
          <w:bCs/>
          <w:color w:val="4F81BD"/>
          <w:sz w:val="32"/>
          <w:szCs w:val="32"/>
          <w:lang w:val="en-US"/>
        </w:rPr>
        <w:t>DESCRIPTIVES (WHOLE SAMPLE OF PARTICIPANT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umber of participant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ength</w:t>
      </w:r>
      <w:r w:rsidRPr="00A8550E">
        <w:rPr>
          <w:rFonts w:ascii="Consolas" w:eastAsia="Cambria" w:hAnsi="Consolas" w:cs="Times New Roman"/>
          <w:szCs w:val="24"/>
          <w:shd w:val="clear" w:color="auto" w:fill="F8F8F8"/>
          <w:lang w:val="en-US"/>
        </w:rPr>
        <w:t>(d$Participan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26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requencies by gend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plyr' was built under R version 3.4.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count</w:t>
      </w:r>
      <w:r w:rsidRPr="00A8550E">
        <w:rPr>
          <w:rFonts w:ascii="Consolas" w:eastAsia="Cambria" w:hAnsi="Consolas" w:cs="Times New Roman"/>
          <w:szCs w:val="24"/>
          <w:shd w:val="clear" w:color="auto" w:fill="F8F8F8"/>
          <w:lang w:val="en-US"/>
        </w:rPr>
        <w:t xml:space="preserve">(d$Gender) </w:t>
      </w:r>
      <w:r w:rsidRPr="00A8550E">
        <w:rPr>
          <w:rFonts w:ascii="Consolas" w:eastAsia="Cambria" w:hAnsi="Consolas" w:cs="Times New Roman"/>
          <w:i/>
          <w:color w:val="8F5902"/>
          <w:szCs w:val="24"/>
          <w:shd w:val="clear" w:color="auto" w:fill="F8F8F8"/>
          <w:lang w:val="en-US"/>
        </w:rPr>
        <w:t># 1 =  male, 2 = fema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 freq</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1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2  26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requencies by Nationalit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unt</w:t>
      </w:r>
      <w:r w:rsidRPr="00A8550E">
        <w:rPr>
          <w:rFonts w:ascii="Consolas" w:eastAsia="Cambria" w:hAnsi="Consolas" w:cs="Times New Roman"/>
          <w:szCs w:val="24"/>
          <w:shd w:val="clear" w:color="auto" w:fill="F8F8F8"/>
          <w:lang w:val="en-US"/>
        </w:rPr>
        <w:t xml:space="preserve">(d$Nationality) </w:t>
      </w:r>
      <w:r w:rsidRPr="00A8550E">
        <w:rPr>
          <w:rFonts w:ascii="Consolas" w:eastAsia="Cambria" w:hAnsi="Consolas" w:cs="Times New Roman"/>
          <w:i/>
          <w:color w:val="8F5902"/>
          <w:szCs w:val="24"/>
          <w:shd w:val="clear" w:color="auto" w:fill="F8F8F8"/>
          <w:lang w:val="en-US"/>
        </w:rPr>
        <w:t># 1 = British, 2 = American, 3 =Oth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 freq</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1  21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2   4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3    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requencies by Languagu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unt</w:t>
      </w:r>
      <w:r w:rsidRPr="00A8550E">
        <w:rPr>
          <w:rFonts w:ascii="Consolas" w:eastAsia="Cambria" w:hAnsi="Consolas" w:cs="Times New Roman"/>
          <w:szCs w:val="24"/>
          <w:shd w:val="clear" w:color="auto" w:fill="F8F8F8"/>
          <w:lang w:val="en-US"/>
        </w:rPr>
        <w:t xml:space="preserve">(d$English) </w:t>
      </w:r>
      <w:r w:rsidRPr="00A8550E">
        <w:rPr>
          <w:rFonts w:ascii="Consolas" w:eastAsia="Cambria" w:hAnsi="Consolas" w:cs="Times New Roman"/>
          <w:i/>
          <w:color w:val="8F5902"/>
          <w:szCs w:val="24"/>
          <w:shd w:val="clear" w:color="auto" w:fill="F8F8F8"/>
          <w:lang w:val="en-US"/>
        </w:rPr>
        <w:t># English native Speaker = 1, Non-English native Speaker = 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 freq</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1  26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2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Descriptives for Ag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g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61 38.15 10.37     37   37.76 11.86  18  60    42  0.3    -0.8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6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breaks&lt;-</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lastRenderedPageBreak/>
        <w:t>hist</w:t>
      </w:r>
      <w:r w:rsidRPr="00A8550E">
        <w:rPr>
          <w:rFonts w:ascii="Consolas" w:eastAsia="Cambria" w:hAnsi="Consolas" w:cs="Times New Roman"/>
          <w:szCs w:val="24"/>
          <w:shd w:val="clear" w:color="auto" w:fill="F8F8F8"/>
          <w:lang w:val="en-US"/>
        </w:rPr>
        <w:t>(d$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Histogram for 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reaks =</w:t>
      </w:r>
      <w:r w:rsidRPr="00A8550E">
        <w:rPr>
          <w:rFonts w:ascii="Consolas" w:eastAsia="Cambria" w:hAnsi="Consolas" w:cs="Times New Roman"/>
          <w:szCs w:val="24"/>
          <w:shd w:val="clear" w:color="auto" w:fill="F8F8F8"/>
          <w:lang w:val="en-US"/>
        </w:rPr>
        <w:t xml:space="preserve"> break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rob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axt =</w:t>
      </w:r>
      <w:r w:rsidRPr="00A8550E">
        <w:rPr>
          <w:rFonts w:ascii="Consolas" w:eastAsia="Cambria" w:hAnsi="Consolas" w:cs="Times New Roman"/>
          <w:color w:val="4E9A06"/>
          <w:szCs w:val="24"/>
          <w:shd w:val="clear" w:color="auto" w:fill="F8F8F8"/>
          <w:lang w:val="en-US"/>
        </w:rPr>
        <w:t>"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xi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id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t=</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label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5DCA1D93" wp14:editId="2DDD7FBF">
            <wp:extent cx="4620126" cy="3696101"/>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1.png"/>
                    <pic:cNvPicPr>
                      <a:picLocks noChangeAspect="1" noChangeArrowheads="1"/>
                    </pic:cNvPicPr>
                  </pic:nvPicPr>
                  <pic:blipFill>
                    <a:blip r:embed="rId10"/>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N=261 participants (1 male, 260 females) aged 18-60 (M=38.15, SD = 10.37) with American (N=43), British (N=216) or other nationality (N=2). One participants reported not being an English native speaker.</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6" w:name="data-exclusion"/>
      <w:bookmarkEnd w:id="16"/>
      <w:r w:rsidRPr="00A8550E">
        <w:rPr>
          <w:rFonts w:ascii="Calibri" w:eastAsia="Times New Roman" w:hAnsi="Calibri" w:cs="Times New Roman"/>
          <w:b/>
          <w:bCs/>
          <w:color w:val="345A8A"/>
          <w:sz w:val="32"/>
          <w:szCs w:val="32"/>
          <w:lang w:val="en-US"/>
        </w:rPr>
        <w:t>DATA EXCLU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election of participants in first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dfirst&lt;-d[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first"</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umber of participants after applying the exclusion criteri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ength</w:t>
      </w:r>
      <w:r w:rsidRPr="00A8550E">
        <w:rPr>
          <w:rFonts w:ascii="Consolas" w:eastAsia="Cambria" w:hAnsi="Consolas" w:cs="Times New Roman"/>
          <w:szCs w:val="24"/>
          <w:shd w:val="clear" w:color="auto" w:fill="F8F8F8"/>
          <w:lang w:val="en-US"/>
        </w:rPr>
        <w:t xml:space="preserve">(dfirst$Participant) </w:t>
      </w:r>
      <w:r w:rsidRPr="00A8550E">
        <w:rPr>
          <w:rFonts w:ascii="Consolas" w:eastAsia="Cambria" w:hAnsi="Consolas" w:cs="Times New Roman"/>
          <w:i/>
          <w:color w:val="8F5902"/>
          <w:szCs w:val="24"/>
          <w:shd w:val="clear" w:color="auto" w:fill="F8F8F8"/>
          <w:lang w:val="en-US"/>
        </w:rPr>
        <w:t># Technical problem led to collect 198 responses instead of 200 respons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9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Exclusion of participants according to the criteria informed in the pre-registration for first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first2&lt;-dfirst[</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first$Time1&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first$Time2&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first$Gender ==</w:t>
      </w:r>
      <w:r w:rsidRPr="00A8550E">
        <w:rPr>
          <w:rFonts w:ascii="Consolas" w:eastAsia="Cambria" w:hAnsi="Consolas" w:cs="Times New Roman"/>
          <w:color w:val="4E9A06"/>
          <w:szCs w:val="24"/>
          <w:shd w:val="clear" w:color="auto" w:fill="F8F8F8"/>
          <w:lang w:val="en-US"/>
        </w:rPr>
        <w:t xml:space="preserve"> "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first$Ag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first$English ==</w:t>
      </w:r>
      <w:r w:rsidRPr="00A8550E">
        <w:rPr>
          <w:rFonts w:ascii="Consolas" w:eastAsia="Cambria" w:hAnsi="Consolas" w:cs="Times New Roman"/>
          <w:color w:val="4E9A06"/>
          <w:szCs w:val="24"/>
          <w:shd w:val="clear" w:color="auto" w:fill="F8F8F8"/>
          <w:lang w:val="en-US"/>
        </w:rPr>
        <w:t xml:space="preserve"> "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first$Nation</w:t>
      </w:r>
      <w:r w:rsidRPr="00A8550E">
        <w:rPr>
          <w:rFonts w:ascii="Consolas" w:eastAsia="Cambria" w:hAnsi="Consolas" w:cs="Times New Roman"/>
          <w:szCs w:val="24"/>
          <w:shd w:val="clear" w:color="auto" w:fill="F8F8F8"/>
          <w:lang w:val="en-US"/>
        </w:rPr>
        <w:lastRenderedPageBreak/>
        <w:t>ality !=</w:t>
      </w:r>
      <w:r w:rsidRPr="00A8550E">
        <w:rPr>
          <w:rFonts w:ascii="Consolas" w:eastAsia="Cambria" w:hAnsi="Consolas" w:cs="Times New Roman"/>
          <w:color w:val="4E9A06"/>
          <w:szCs w:val="24"/>
          <w:shd w:val="clear" w:color="auto" w:fill="F8F8F8"/>
          <w:lang w:val="en-US"/>
        </w:rPr>
        <w:t xml:space="preserve"> "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ength</w:t>
      </w:r>
      <w:r w:rsidRPr="00A8550E">
        <w:rPr>
          <w:rFonts w:ascii="Consolas" w:eastAsia="Cambria" w:hAnsi="Consolas" w:cs="Times New Roman"/>
          <w:szCs w:val="24"/>
          <w:shd w:val="clear" w:color="auto" w:fill="F8F8F8"/>
          <w:lang w:val="en-US"/>
        </w:rPr>
        <w:t>(dfirst2$Participan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4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of included responses per condition after applying the exclusion criteria (first time data collec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first2$Condition, dfirst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37      4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36      3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of responses per condition that were neccessary to collect in the second time of data collection</w:t>
      </w:r>
      <w:r w:rsidRPr="00A8550E">
        <w:rPr>
          <w:rFonts w:ascii="Cambria" w:eastAsia="Cambria" w:hAnsi="Cambria" w:cs="Times New Roman"/>
          <w:sz w:val="24"/>
          <w:szCs w:val="24"/>
          <w:lang w:val="en-US"/>
        </w:rPr>
        <w:br/>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first2$Condition, dfirst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13       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14      1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election of participants in first and second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dsecond&lt;-d[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first"</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second"</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xclusion of participants according to the criteria informed in the pre-registration for second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second2&lt;-dsecon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second$Time1&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second$Time2&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second$Gender ==</w:t>
      </w:r>
      <w:r w:rsidRPr="00A8550E">
        <w:rPr>
          <w:rFonts w:ascii="Consolas" w:eastAsia="Cambria" w:hAnsi="Consolas" w:cs="Times New Roman"/>
          <w:color w:val="4E9A06"/>
          <w:szCs w:val="24"/>
          <w:shd w:val="clear" w:color="auto" w:fill="F8F8F8"/>
          <w:lang w:val="en-US"/>
        </w:rPr>
        <w:t xml:space="preserve"> "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second$Ag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second$English ==</w:t>
      </w:r>
      <w:r w:rsidRPr="00A8550E">
        <w:rPr>
          <w:rFonts w:ascii="Consolas" w:eastAsia="Cambria" w:hAnsi="Consolas" w:cs="Times New Roman"/>
          <w:color w:val="4E9A06"/>
          <w:szCs w:val="24"/>
          <w:shd w:val="clear" w:color="auto" w:fill="F8F8F8"/>
          <w:lang w:val="en-US"/>
        </w:rPr>
        <w:t xml:space="preserve"> "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second$Nationality !=</w:t>
      </w:r>
      <w:r w:rsidRPr="00A8550E">
        <w:rPr>
          <w:rFonts w:ascii="Consolas" w:eastAsia="Cambria" w:hAnsi="Consolas" w:cs="Times New Roman"/>
          <w:color w:val="4E9A06"/>
          <w:szCs w:val="24"/>
          <w:shd w:val="clear" w:color="auto" w:fill="F8F8F8"/>
          <w:lang w:val="en-US"/>
        </w:rPr>
        <w:t xml:space="preserve"> "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Table of included responses per condition after applying the exclusion criteria (second time data collec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second2$Condition, dsecond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47      5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46      4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of responses per condition that were neccessary to collect in the thrid time of data collection</w:t>
      </w:r>
      <w:r w:rsidRPr="00A8550E">
        <w:rPr>
          <w:rFonts w:ascii="Cambria" w:eastAsia="Cambria" w:hAnsi="Cambria" w:cs="Times New Roman"/>
          <w:sz w:val="24"/>
          <w:szCs w:val="24"/>
          <w:lang w:val="en-US"/>
        </w:rPr>
        <w:br/>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second2$Condition, dsecond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3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4       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election of participants in first, second and third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dthird&lt;-d[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first"</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secon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Collection ==</w:t>
      </w:r>
      <w:r w:rsidRPr="00A8550E">
        <w:rPr>
          <w:rFonts w:ascii="Consolas" w:eastAsia="Cambria" w:hAnsi="Consolas" w:cs="Times New Roman"/>
          <w:color w:val="4E9A06"/>
          <w:szCs w:val="24"/>
          <w:shd w:val="clear" w:color="auto" w:fill="F8F8F8"/>
          <w:lang w:val="en-US"/>
        </w:rPr>
        <w:t xml:space="preserve"> "third"</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xclusion of participants according to the criter informed in the pre-registration for third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lastRenderedPageBreak/>
        <w:t>dthird2&lt;-dthir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third$Time1&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hird$Time2&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hird$Gender ==</w:t>
      </w:r>
      <w:r w:rsidRPr="00A8550E">
        <w:rPr>
          <w:rFonts w:ascii="Consolas" w:eastAsia="Cambria" w:hAnsi="Consolas" w:cs="Times New Roman"/>
          <w:color w:val="4E9A06"/>
          <w:szCs w:val="24"/>
          <w:shd w:val="clear" w:color="auto" w:fill="F8F8F8"/>
          <w:lang w:val="en-US"/>
        </w:rPr>
        <w:t xml:space="preserve"> "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hird$Ag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hird$English ==</w:t>
      </w:r>
      <w:r w:rsidRPr="00A8550E">
        <w:rPr>
          <w:rFonts w:ascii="Consolas" w:eastAsia="Cambria" w:hAnsi="Consolas" w:cs="Times New Roman"/>
          <w:color w:val="4E9A06"/>
          <w:szCs w:val="24"/>
          <w:shd w:val="clear" w:color="auto" w:fill="F8F8F8"/>
          <w:lang w:val="en-US"/>
        </w:rPr>
        <w:t xml:space="preserve"> "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hird$Nationality !=</w:t>
      </w:r>
      <w:r w:rsidRPr="00A8550E">
        <w:rPr>
          <w:rFonts w:ascii="Consolas" w:eastAsia="Cambria" w:hAnsi="Consolas" w:cs="Times New Roman"/>
          <w:color w:val="4E9A06"/>
          <w:szCs w:val="24"/>
          <w:shd w:val="clear" w:color="auto" w:fill="F8F8F8"/>
          <w:lang w:val="en-US"/>
        </w:rPr>
        <w:t xml:space="preserve"> "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Table of included responses per condition in third time of data collec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third2$Condition, dthird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49      5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48      5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of responses per condition that were neccessary to collect for fourth time of data collection</w:t>
      </w:r>
      <w:r w:rsidRPr="00A8550E">
        <w:rPr>
          <w:rFonts w:ascii="Cambria" w:eastAsia="Cambria" w:hAnsi="Cambria" w:cs="Times New Roman"/>
          <w:sz w:val="24"/>
          <w:szCs w:val="24"/>
          <w:lang w:val="en-US"/>
        </w:rPr>
        <w:br/>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third2$Condition, dthird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1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2       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election of participants in first, second, third, and four time of data collec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fourth2&lt;-d[</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Time1&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Time2&gt;=</w:t>
      </w:r>
      <w:r w:rsidRPr="00A8550E">
        <w:rPr>
          <w:rFonts w:ascii="Consolas" w:eastAsia="Cambria" w:hAnsi="Consolas" w:cs="Times New Roman"/>
          <w:color w:val="0000CF"/>
          <w:szCs w:val="24"/>
          <w:shd w:val="clear" w:color="auto" w:fill="F8F8F8"/>
          <w:lang w:val="en-US"/>
        </w:rPr>
        <w:t>23000</w:t>
      </w:r>
      <w:r w:rsidRPr="00A8550E">
        <w:rPr>
          <w:rFonts w:ascii="Consolas" w:eastAsia="Cambria" w:hAnsi="Consolas" w:cs="Times New Roman"/>
          <w:szCs w:val="24"/>
          <w:shd w:val="clear" w:color="auto" w:fill="F8F8F8"/>
          <w:lang w:val="en-US"/>
        </w:rPr>
        <w:t>)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Gender ==</w:t>
      </w:r>
      <w:r w:rsidRPr="00A8550E">
        <w:rPr>
          <w:rFonts w:ascii="Consolas" w:eastAsia="Cambria" w:hAnsi="Consolas" w:cs="Times New Roman"/>
          <w:color w:val="4E9A06"/>
          <w:szCs w:val="24"/>
          <w:shd w:val="clear" w:color="auto" w:fill="F8F8F8"/>
          <w:lang w:val="en-US"/>
        </w:rPr>
        <w:t xml:space="preserve"> "2"</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Ag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English ==</w:t>
      </w:r>
      <w:r w:rsidRPr="00A8550E">
        <w:rPr>
          <w:rFonts w:ascii="Consolas" w:eastAsia="Cambria" w:hAnsi="Consolas" w:cs="Times New Roman"/>
          <w:color w:val="4E9A06"/>
          <w:szCs w:val="24"/>
          <w:shd w:val="clear" w:color="auto" w:fill="F8F8F8"/>
          <w:lang w:val="en-US"/>
        </w:rPr>
        <w:t xml:space="preserve"> "1"</w:t>
      </w:r>
      <w:r w:rsidRPr="00A8550E">
        <w:rPr>
          <w:rFonts w:ascii="Consolas" w:eastAsia="Cambria" w:hAnsi="Consolas" w:cs="Times New Roman"/>
          <w:szCs w:val="24"/>
          <w:shd w:val="clear" w:color="auto" w:fill="F8F8F8"/>
          <w:lang w:val="en-US"/>
        </w:rPr>
        <w:t xml:space="preserve"> &amp;</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d$Nationality !=</w:t>
      </w:r>
      <w:r w:rsidRPr="00A8550E">
        <w:rPr>
          <w:rFonts w:ascii="Consolas" w:eastAsia="Cambria" w:hAnsi="Consolas" w:cs="Times New Roman"/>
          <w:color w:val="4E9A06"/>
          <w:szCs w:val="24"/>
          <w:shd w:val="clear" w:color="auto" w:fill="F8F8F8"/>
          <w:lang w:val="en-US"/>
        </w:rPr>
        <w:t xml:space="preserve"> "3"</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Table of included responses per condition in fourth time of data collec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dfourth2$Condition, dfourth2$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50      5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50      5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of responses per condition that were neccessary to collect</w:t>
      </w:r>
      <w:r w:rsidRPr="00A8550E">
        <w:rPr>
          <w:rFonts w:ascii="Cambria" w:eastAsia="Cambria" w:hAnsi="Cambria" w:cs="Times New Roman"/>
          <w:sz w:val="24"/>
          <w:szCs w:val="24"/>
          <w:lang w:val="en-US"/>
        </w:rPr>
        <w:br/>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able</w:t>
      </w:r>
      <w:r w:rsidRPr="00A8550E">
        <w:rPr>
          <w:rFonts w:ascii="Consolas" w:eastAsia="Cambria" w:hAnsi="Consolas" w:cs="Times New Roman"/>
          <w:szCs w:val="24"/>
          <w:shd w:val="clear" w:color="auto" w:fill="F8F8F8"/>
          <w:lang w:val="en-US"/>
        </w:rPr>
        <w:t xml:space="preserve">(dfourth2$Condition, dfourth2$Prescreening) </w:t>
      </w:r>
      <w:r w:rsidRPr="00A8550E">
        <w:rPr>
          <w:rFonts w:ascii="Consolas" w:eastAsia="Cambria" w:hAnsi="Consolas" w:cs="Times New Roman"/>
          <w:i/>
          <w:color w:val="8F5902"/>
          <w:szCs w:val="24"/>
          <w:shd w:val="clear" w:color="auto" w:fill="F8F8F8"/>
          <w:lang w:val="en-US"/>
        </w:rPr>
        <w:t># 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0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0       0</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A technical problem made that we had 52 participants, instead of 50, in the Comission Condition for people who reported pro-vaccination attitudes in the pre-screening.</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7" w:name="descriptives-reduced-sample-of-participa"/>
      <w:bookmarkEnd w:id="17"/>
      <w:r w:rsidRPr="00A8550E">
        <w:rPr>
          <w:rFonts w:ascii="Calibri" w:eastAsia="Times New Roman" w:hAnsi="Calibri" w:cs="Times New Roman"/>
          <w:b/>
          <w:bCs/>
          <w:color w:val="345A8A"/>
          <w:sz w:val="32"/>
          <w:szCs w:val="32"/>
          <w:lang w:val="en-US"/>
        </w:rPr>
        <w:t>DESCRIPTIVES (REDUCED SAMPLE OF PARTICIPANT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hange name of datase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lt;-dfourth2</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Descriptives for reduced datase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umber of participant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ength</w:t>
      </w:r>
      <w:r w:rsidRPr="00A8550E">
        <w:rPr>
          <w:rFonts w:ascii="Consolas" w:eastAsia="Cambria" w:hAnsi="Consolas" w:cs="Times New Roman"/>
          <w:szCs w:val="24"/>
          <w:shd w:val="clear" w:color="auto" w:fill="F8F8F8"/>
          <w:lang w:val="en-US"/>
        </w:rPr>
        <w:t>(da$Participan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1] 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requencies by gend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unt</w:t>
      </w:r>
      <w:r w:rsidRPr="00A8550E">
        <w:rPr>
          <w:rFonts w:ascii="Consolas" w:eastAsia="Cambria" w:hAnsi="Consolas" w:cs="Times New Roman"/>
          <w:szCs w:val="24"/>
          <w:shd w:val="clear" w:color="auto" w:fill="F8F8F8"/>
          <w:lang w:val="en-US"/>
        </w:rPr>
        <w:t xml:space="preserve">(da$Gender) </w:t>
      </w:r>
      <w:r w:rsidRPr="00A8550E">
        <w:rPr>
          <w:rFonts w:ascii="Consolas" w:eastAsia="Cambria" w:hAnsi="Consolas" w:cs="Times New Roman"/>
          <w:i/>
          <w:color w:val="8F5902"/>
          <w:szCs w:val="24"/>
          <w:shd w:val="clear" w:color="auto" w:fill="F8F8F8"/>
          <w:lang w:val="en-US"/>
        </w:rPr>
        <w:t># 1 = male, 2 = fema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 freq</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2  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requencies by Nationalit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unt</w:t>
      </w:r>
      <w:r w:rsidRPr="00A8550E">
        <w:rPr>
          <w:rFonts w:ascii="Consolas" w:eastAsia="Cambria" w:hAnsi="Consolas" w:cs="Times New Roman"/>
          <w:szCs w:val="24"/>
          <w:shd w:val="clear" w:color="auto" w:fill="F8F8F8"/>
          <w:lang w:val="en-US"/>
        </w:rPr>
        <w:t xml:space="preserve">(da$Nationality) </w:t>
      </w:r>
      <w:r w:rsidRPr="00A8550E">
        <w:rPr>
          <w:rFonts w:ascii="Consolas" w:eastAsia="Cambria" w:hAnsi="Consolas" w:cs="Times New Roman"/>
          <w:i/>
          <w:color w:val="8F5902"/>
          <w:szCs w:val="24"/>
          <w:shd w:val="clear" w:color="auto" w:fill="F8F8F8"/>
          <w:lang w:val="en-US"/>
        </w:rPr>
        <w:t># 1 = British, 2 = America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 freq</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1  16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2   3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for Ag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Ag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02 38.61 10.39   37.5   38.28 11.12  18  60    42 0.25    -0.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7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breaks&lt;-</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3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4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5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6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w:t>
      </w:r>
      <w:r w:rsidRPr="00A8550E">
        <w:rPr>
          <w:rFonts w:ascii="Consolas" w:eastAsia="Cambria" w:hAnsi="Consolas" w:cs="Times New Roman"/>
          <w:szCs w:val="24"/>
          <w:shd w:val="clear" w:color="auto" w:fill="F8F8F8"/>
          <w:lang w:val="en-US"/>
        </w:rPr>
        <w:t>(da$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Histogram for 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Ag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reaks =</w:t>
      </w:r>
      <w:r w:rsidRPr="00A8550E">
        <w:rPr>
          <w:rFonts w:ascii="Consolas" w:eastAsia="Cambria" w:hAnsi="Consolas" w:cs="Times New Roman"/>
          <w:szCs w:val="24"/>
          <w:shd w:val="clear" w:color="auto" w:fill="F8F8F8"/>
          <w:lang w:val="en-US"/>
        </w:rPr>
        <w:t xml:space="preserve"> break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im=</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35</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rob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axt =</w:t>
      </w:r>
      <w:r w:rsidRPr="00A8550E">
        <w:rPr>
          <w:rFonts w:ascii="Consolas" w:eastAsia="Cambria" w:hAnsi="Consolas" w:cs="Times New Roman"/>
          <w:color w:val="4E9A06"/>
          <w:szCs w:val="24"/>
          <w:shd w:val="clear" w:color="auto" w:fill="F8F8F8"/>
          <w:lang w:val="en-US"/>
        </w:rPr>
        <w:t>"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xi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id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t=</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label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5</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5</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257A9915" wp14:editId="6B4F742C">
            <wp:extent cx="4620126" cy="3696101"/>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4-1.png"/>
                    <pic:cNvPicPr>
                      <a:picLocks noChangeAspect="1" noChangeArrowheads="1"/>
                    </pic:cNvPicPr>
                  </pic:nvPicPr>
                  <pic:blipFill>
                    <a:blip r:embed="rId11"/>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202 female participants aged 18-60 (M=38.61, SD=10.39) with American (N=38) and British (N=164) nationalities.</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18" w:name="transformations-and-standarization-of-va"/>
      <w:bookmarkEnd w:id="18"/>
      <w:r w:rsidRPr="00A8550E">
        <w:rPr>
          <w:rFonts w:ascii="Calibri" w:eastAsia="Times New Roman" w:hAnsi="Calibri" w:cs="Times New Roman"/>
          <w:b/>
          <w:bCs/>
          <w:color w:val="345A8A"/>
          <w:sz w:val="32"/>
          <w:szCs w:val="32"/>
          <w:lang w:val="en-US"/>
        </w:rPr>
        <w:t>TRANSFORMATIONS AND STANDARIZATION OF VARIABL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In order to be able to compare the strength of binary (e.g. Condition) and "continuous" predictors, we standarize by substracting the mean and dividing by 2 SDs. See Gelman (2008).</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Vaccination Attitude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Rescalate from +1 to +7 to -3 to +3 and divided by the 2 item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Vac&lt;-((da$Vac1+da$Vac2)/</w:t>
      </w:r>
      <w:r w:rsidRPr="00A8550E">
        <w:rPr>
          <w:rFonts w:ascii="Consolas" w:eastAsia="Cambria" w:hAnsi="Consolas" w:cs="Times New Roman"/>
          <w:color w:val="0000CF"/>
          <w:szCs w:val="24"/>
          <w:shd w:val="clear" w:color="auto" w:fill="F8F8F8"/>
          <w:lang w:val="en-US"/>
        </w:rPr>
        <w:t>2-4</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ed Vaccination Attitud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Vac&lt;-(da$Vac-</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Vac))/(</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da$Vac)) </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verage Severity Rating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ed Average Severity Rating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Avg_Severity&lt;-(da$Avg_Severity-</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Avg_Severity))/(</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da$Avg_Severity))</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verage Reaction Time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ed Average Reaction Tim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Avg_RTs&lt;-(da$Avg_RT-</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Avg_RT))/(</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da$Avg_RT)) </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eck that everything is fin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str</w:t>
      </w:r>
      <w:r w:rsidRPr="00A8550E">
        <w:rPr>
          <w:rFonts w:ascii="Consolas" w:eastAsia="Cambria" w:hAnsi="Consolas" w:cs="Times New Roman"/>
          <w:szCs w:val="24"/>
          <w:shd w:val="clear" w:color="auto" w:fill="F8F8F8"/>
          <w:lang w:val="en-US"/>
        </w:rPr>
        <w:t>(da)</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ata.frame':    202 obs. of  28 variable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llection        : Factor w/ 4 levels "first","fourth",..: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 Participant       : int  277308 277358 277375 277408 277483 277497 277533 277610 277619 27795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Condition         : Factor w/ 2 levels "Commission","Omission":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call            : int  16 8 12 14 11 15 11 10 11 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Recall_Practice   : int  2 1 4 1 3 1 1 1 1 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otal             : int  18 9 16 15 14 16 12 11 12 1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False_Memories    : int  0 0 0 0 0 0 0 0 0 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otes             : Factor w/ 104 levels "","ache = soreness",..: 34 1 78 1 1 1 1 20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Qualitative_Recall: Factor w/ 261 levels "a headache, anxiety, dizzines, a cough, swilling, an earache, nausea, fever, temperature, lightheaded",..: 165 197 92 44 136 254 105 10 175 19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Prescreening      : Factor w/ 2 levels "Antivaxx","Provaxx":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ge               : int  32 48 18 30 38 25 25 30 40 4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nglish           : int  1 1 1 1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Gender            : int  2 2 2 2 2 2 2 2 2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Education         : int  3 2 2 5 3 3 3 2 3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ationality       : int  1 1 1 2 1 1 1 1 1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Number_Children   : int  0 5 0 0 3 0 1 0 4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vg_RT            : num  1526 1432 1302 1192 102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vg_Severity      : num  4.04 4.17 3.83 4.25 4.3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Failure           : int  8 16 12 10 13 9 13 14 13 1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Weight            : int  24 24 24 24 24 24 24 24 24 2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1             : num  80998 35786 32479 33844 2865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Time2             : num  29176 17566 13142 7204 1802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1              : int  5 2 6 7 6 2 5 5 1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2              : int  4 1 6 6 6 2 4 5 1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Vac               : num  0.5 -2.5 2 2.5 2 -2 0.5 1 -3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Z.Vac             : num  -0.164 -0.941 0.225 0.355 0.22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Z.Avg_Severity    : num  -0.0706 0.0107 -0.1987 0.0574 0.108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Z.Avg_RTs         : num  0.4133 0.2348 -0.0114 -0.2197 -0.5289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bookmarkStart w:id="19" w:name="_GoBack"/>
      <w:bookmarkEnd w:id="19"/>
      <w:r w:rsidRPr="00A8550E">
        <w:rPr>
          <w:rFonts w:ascii="Consolas" w:eastAsia="Cambria" w:hAnsi="Consolas" w:cs="Times New Roman"/>
          <w:b/>
          <w:color w:val="204A87"/>
          <w:szCs w:val="24"/>
          <w:shd w:val="clear" w:color="auto" w:fill="F8F8F8"/>
          <w:lang w:val="en-US"/>
        </w:rPr>
        <w:t>summary</w:t>
      </w:r>
      <w:r w:rsidRPr="00A8550E">
        <w:rPr>
          <w:rFonts w:ascii="Consolas" w:eastAsia="Cambria" w:hAnsi="Consolas" w:cs="Times New Roman"/>
          <w:szCs w:val="24"/>
          <w:shd w:val="clear" w:color="auto" w:fill="F8F8F8"/>
          <w:lang w:val="en-US"/>
        </w:rPr>
        <w:t>(da)</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Collection   Participant          Condition       Recal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first :149   Min.   :277273   Commission:102   Min.   : 3.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fourth:  3   1st Qu.:277502   Omission  :100   1st Qu.: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econd: 45   Median :278254                    Median :11.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third :  5   Mean   :281179                    Mean   :11.5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287503                    3rd Qu.:14.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304913                    Max.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A's   :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call_Practice     Total       False_Memorie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0.000   Min.   : 4.00   Min.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12.00   1st Qu.: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2.000   Median :14.00   Median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2.198   Mean   :13.72   Mean   :0.192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3.000   3rd Qu.:16.00   3rd Qu.: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5.000   Max.   :23.00   Max.   :2.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A's   :5       NA's   :5       NA's   :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ote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1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xml:space="preserve">##  sore throat = hoarseness     :  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ching = soreness            :  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AYS "I CAN'T REMBEMBER"     :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ickness = nausea            :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stomach ache = abdominal pain: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 7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Qualitative_Recal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 headache, anxiety, dizzines, a cough, swilling, an earache, nausea, fever, temperature, lightheaded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 headache, dizziness, toothache, crying, nausea, bleeding, vomiting, rash, numbness, fever, sweating, chills, loss of appetite,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ches, Diareah, Sickness, Headaches, Dizziness, Tootache, Bleeding, Swelling, Lightheadedness, Muscle ache, Insomnia, Bloating, Crying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xiety, abdominal pain, nausea, itchy eyes, chills, fever, vomiting, diarrhea, loss of appetite, weight loss, shivering, crying, toothache, muscle ache, headache, soreness,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xiety, bleeding, light-headedness, swelling, earache, headache, crying, hoarseness, dry mouth, chills, rash,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xiety, nausea, chills, headache, vomiting, crying, cough, dizziness, shivers, dry mouth, rash, itch eyes,                                                                   :  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Other)                                                                                                                                                                       :19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Prescreening      Age           English      Gender    Education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Antivaxx:100   Min.   :18.00   Min.   :1   Min.   :2   Min.   :1.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Provaxx :102   1st Qu.:30.00   1st Qu.:1   1st Qu.:2   1st Qu.:3.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37.50   Median :1   Median :2   Median :3.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38.61   Mean   :1   Mean   :2   Mean   :3.32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47.00   3rd Qu.:1   3rd Qu.:2   3rd Qu.:4.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60.00   Max.   :1   Max.   :2   Max.   :6.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ationality    Number_Children     Avg_RT        Avg_Severity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0.000   Min.   : 561.8   Min.   :2.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0.000   1st Qu.:1130.2   1st Qu.:3.62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1.000   Median :1.000   Median :1277.1   Median :4.12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1.188   Mean   :1.272   Mean   :1308.2   Mean   :4.15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1.000   3rd Qu.:2.000   3rd Qu.:1431.8   3rd Qu.:4.71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2.000   Max.   :5.000   Max.   :2851.5   Max.   :6.87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Failure          Weight       Time1            Time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 4.00   Min.   :24   Min.   :  1335   Min.   :    5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10.00   1st Qu.:24   1st Qu.: 31193   1st Qu.:  725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13.00   Median :24   Median : 40637   Median : 1302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12.49   Mean   :24   Mean   : 52142   Mean   : 1876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14.00   3rd Qu.:24   3rd Qu.: 58730   3rd Qu.: 2424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21.00   Max.   :24   Max.   :396979   Max.   :17269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A's   :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Vac1            Vac2            Vac             Z.Vac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000   Min.   :1.000   Min.   :-3.000   Min.   :-1.070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xml:space="preserve">##  1st Qu.:4.000   1st Qu.:3.000   1st Qu.: 0.000   1st Qu.:-0.293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6.000   Median :6.000   Median : 2.000   Median : 0.225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5.317   Mean   :4.946   Mean   : 1.131   Mean   :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7.000   3rd Qu.:7.000   3rd Qu.: 3.000   3rd Qu.: 0.484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7.000   Max.   :7.000   Max.   : 3.000   Max.   : 0.484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Severity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in.   :-1.32556   Min.   :-1.415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st Qu.:-0.32673   1st Qu.:-0.337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dian :-0.01939   Median :-0.059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ean   : 0.00000   Mean   : 0.000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3rd Qu.: 0.34191   3rd Qu.: 0.234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Max.   : 1.66761   Max.   : 2.925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Now the standarized mean for these variables is 0, which means that the standarization worked.</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0" w:name="attitudes-towards-vaccination-reduced-sa"/>
      <w:bookmarkEnd w:id="20"/>
      <w:r w:rsidRPr="00A8550E">
        <w:rPr>
          <w:rFonts w:ascii="Calibri" w:eastAsia="Times New Roman" w:hAnsi="Calibri" w:cs="Times New Roman"/>
          <w:b/>
          <w:bCs/>
          <w:color w:val="345A8A"/>
          <w:sz w:val="32"/>
          <w:szCs w:val="32"/>
          <w:lang w:val="en-US"/>
        </w:rPr>
        <w:t>ATTITUDES TOWARDS VACCINATION (REDUCED SAMP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Vaccination Attitudes (Both Conditions Togeth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w:t>
      </w:r>
      <w:r w:rsidRPr="00A8550E">
        <w:rPr>
          <w:rFonts w:ascii="Consolas" w:eastAsia="Cambria" w:hAnsi="Consolas" w:cs="Times New Roman"/>
          <w:szCs w:val="24"/>
          <w:shd w:val="clear" w:color="auto" w:fill="F8F8F8"/>
          <w:lang w:val="en-US"/>
        </w:rPr>
        <w:t>(da$Vac,</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Vaccine Attitude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rob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6228A901" wp14:editId="4CE8704B">
            <wp:extent cx="4620126" cy="3696101"/>
            <wp:effectExtent l="0" t="0" r="0" b="0"/>
            <wp:docPr id="46"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6-1.png"/>
                    <pic:cNvPicPr>
                      <a:picLocks noChangeAspect="1" noChangeArrowheads="1"/>
                    </pic:cNvPicPr>
                  </pic:nvPicPr>
                  <pic:blipFill>
                    <a:blip r:embed="rId12"/>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Summaries of attitudes towards vaccines for the entire sampl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02 1.13 1.93      2    1.37 1.48  -3   3     6 -0.77    -0.6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1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Histogram of attitudes towards vaccines splited by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lattic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Vac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0C28BA6D" wp14:editId="11849E86">
            <wp:extent cx="4620126" cy="3696101"/>
            <wp:effectExtent l="0" t="0" r="0" b="0"/>
            <wp:docPr id="47"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6-2.png"/>
                    <pic:cNvPicPr>
                      <a:picLocks noChangeAspect="1" noChangeArrowheads="1"/>
                    </pic:cNvPicPr>
                  </pic:nvPicPr>
                  <pic:blipFill>
                    <a:blip r:embed="rId13"/>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Vac, da$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Com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2 1.14 1.99      2    1.38 1.48  -3   3     6 -0.79    -0.73 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O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0 1.12 1.88   1.75    1.36 1.85  -3   3     6 -0.73    -0.6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19</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ANALYSES NOT INCLUDED IN THE SCRIPT FOR PRE-REGISTRATION:</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Histogram of attitudes towards vaccines splited by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lattic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Vac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Prescreening,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27C233A1" wp14:editId="60435CC3">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6-3.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Vac, da$Prescreening)</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Anti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0 -0.29 1.72      0   -0.29 2.22  -3   3     6 -0.03    -1.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1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Pro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2 2.52 0.74      3    2.69   0 -0.5   3   3.5 -1.91      3.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0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 xml:space="preserve">antivaxx&lt;-da[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Prescreening ==</w:t>
      </w:r>
      <w:r w:rsidRPr="00A8550E">
        <w:rPr>
          <w:rFonts w:ascii="Consolas" w:eastAsia="Cambria" w:hAnsi="Consolas" w:cs="Times New Roman"/>
          <w:color w:val="4E9A06"/>
          <w:szCs w:val="24"/>
          <w:shd w:val="clear" w:color="auto" w:fill="F8F8F8"/>
          <w:lang w:val="en-US"/>
        </w:rPr>
        <w:t xml:space="preserve"> "Antivaxx"</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provaxx&lt;-da[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Prescreening ==</w:t>
      </w:r>
      <w:r w:rsidRPr="00A8550E">
        <w:rPr>
          <w:rFonts w:ascii="Consolas" w:eastAsia="Cambria" w:hAnsi="Consolas" w:cs="Times New Roman"/>
          <w:color w:val="4E9A06"/>
          <w:szCs w:val="24"/>
          <w:shd w:val="clear" w:color="auto" w:fill="F8F8F8"/>
          <w:lang w:val="en-US"/>
        </w:rPr>
        <w:t xml:space="preserve"> "Provaxx"</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Vac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w:t>
      </w:r>
      <w:r w:rsidRPr="00A8550E">
        <w:rPr>
          <w:rFonts w:ascii="Consolas" w:eastAsia="Cambria" w:hAnsi="Consolas" w:cs="Times New Roman"/>
          <w:color w:val="4E9A06"/>
          <w:szCs w:val="24"/>
          <w:shd w:val="clear" w:color="auto" w:fill="F8F8F8"/>
          <w:lang w:val="en-US"/>
        </w:rPr>
        <w:lastRenderedPageBreak/>
        <w:t>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antivax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134A844D" wp14:editId="2CC2412F">
            <wp:extent cx="4620126" cy="369610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6-4.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antivaxx$Vac, antivaxx$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Com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0 -0.29 1.85      0    -0.3 2.97  -3   3     6 0.02    -1.28 0.2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O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0 -0.29 1.6      0   -0.29 1.48  -3 2.5   5.5 -0.1    -0.83 0.2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Vac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provax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334B7F4B" wp14:editId="725F2434">
            <wp:extent cx="4620126" cy="3696101"/>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6-5.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provaxx$Vac, provaxx$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Com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2 2.51 0.8      3    2.69   0 -0.5   3   3.5 -1.94     3.56 0.1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O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50 2.54 0.68      3    2.69   0   0   3     3 -1.74     2.71 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control_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Vac~</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antivaxx)</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ntivaxx_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Vac~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antivaxx)</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control_model, antivaxx_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trol_model   2 395.318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ntivaxx_model  3 397.318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oading required package: MAS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oading required package: Matrix</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Loading required package: lme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lme4' was built under R version 3.4.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antivaxx_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Vac ~ Condition, data = antivaxx)</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29     0.2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  0.00     0.3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00, k =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1.73, R-Squared = 0.0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ort</w:t>
      </w:r>
      <w:r w:rsidRPr="00A8550E">
        <w:rPr>
          <w:rFonts w:ascii="Consolas" w:eastAsia="Cambria" w:hAnsi="Consolas" w:cs="Times New Roman"/>
          <w:szCs w:val="24"/>
          <w:shd w:val="clear" w:color="auto" w:fill="F8F8F8"/>
          <w:lang w:val="en-US"/>
        </w:rPr>
        <w:t>(da$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3.0 -3.0 -3.0 -3.0 -3.0 -3.0 -3.0 -3.0 -3.0 -3.0 -3.0 -3.0 -3.0 -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 -2.5 -2.0 -2.0 -2.0 -2.0 -2.0 -2.0 -2.0 -2.0 -2.0 -2.0 -2.0 -2.0 -1.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9] -1.5 -1.5 -1.5 -1.0 -1.0 -1.0 -1.0 -1.0 -1.0 -1.0 -0.5 -0.5 -0.5 -0.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43] -0.5 -0.5 -0.5 -0.5 -0.5 -0.5  0.0  0.0  0.0  0.0  0.0  0.0  0.0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57]  0.0  0.0  0.0  0.0  0.0  0.0  0.0  0.0  0.5  0.5  0.5  0.5  0.5  0.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71]  0.5  0.5  0.5  0.5  1.0  1.0  1.0  1.0  1.0  1.0  1.0  1.0  1.0  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85]  1.0  1.0  1.0  1.0  1.0  1.5  1.5  1.5  1.5  1.5  1.5  1.5  2.0  2.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99]  2.0  2.0  2.0  2.0  2.0  2.0  2.0  2.0  2.0  2.0  2.0  2.0  2.0  2.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13]  2.0  2.0  2.0  2.0  2.0  2.0  2.5  2.5  2.5  2.5  2.5  2.5  2.5  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27]  2.5  2.5  2.5  2.5  2.5  2.5  2.5  2.5  2.5  2.5  2.5  2.5  2.5  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41]  2.5  2.5  3.0  3.0  3.0  3.0  3.0  3.0  3.0  3.0  3.0  3.0  3.0  3.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5]  3.0  3.0  3.0  3.0  3.0  3.0  3.0  3.0  3.0  3.0  3.0  3.0  3.0  3.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69]  3.0  3.0  3.0  3.0  3.0  3.0  3.0  3.0  3.0  3.0  3.0  3.0  3.0  3.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83]  3.0  3.0  3.0  3.0  3.0  3.0  3.0  3.0  3.0  3.0  3.0  3.0  3.0  </w:t>
      </w:r>
      <w:r w:rsidRPr="00A8550E">
        <w:rPr>
          <w:rFonts w:ascii="Consolas" w:eastAsia="Cambria" w:hAnsi="Consolas" w:cs="Times New Roman"/>
          <w:szCs w:val="24"/>
          <w:lang w:val="en-US"/>
        </w:rPr>
        <w:lastRenderedPageBreak/>
        <w:t>3.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97]  3.0  3.0  3.0  3.0  3.0  3.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w:t>
      </w:r>
      <w:r w:rsidRPr="00A8550E">
        <w:rPr>
          <w:rFonts w:ascii="Consolas" w:eastAsia="Cambria" w:hAnsi="Consolas" w:cs="Times New Roman"/>
          <w:szCs w:val="24"/>
          <w:shd w:val="clear" w:color="auto" w:fill="F8F8F8"/>
          <w:lang w:val="en-US"/>
        </w:rPr>
        <w:t>(da$Vac &g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683168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w:t>
      </w:r>
      <w:r w:rsidRPr="00A8550E">
        <w:rPr>
          <w:rFonts w:ascii="Consolas" w:eastAsia="Cambria" w:hAnsi="Consolas" w:cs="Times New Roman"/>
          <w:szCs w:val="24"/>
          <w:shd w:val="clear" w:color="auto" w:fill="F8F8F8"/>
          <w:lang w:val="en-US"/>
        </w:rPr>
        <w:t>(da$Vac &g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41584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w:t>
      </w:r>
      <w:r w:rsidRPr="00A8550E">
        <w:rPr>
          <w:rFonts w:ascii="Consolas" w:eastAsia="Cambria" w:hAnsi="Consolas" w:cs="Times New Roman"/>
          <w:szCs w:val="24"/>
          <w:shd w:val="clear" w:color="auto" w:fill="F8F8F8"/>
          <w:lang w:val="en-US"/>
        </w:rPr>
        <w:t>(da$Vac&l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237623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sum</w:t>
      </w:r>
      <w:r w:rsidRPr="00A8550E">
        <w:rPr>
          <w:rFonts w:ascii="Consolas" w:eastAsia="Cambria" w:hAnsi="Consolas" w:cs="Times New Roman"/>
          <w:szCs w:val="24"/>
          <w:shd w:val="clear" w:color="auto" w:fill="F8F8F8"/>
          <w:lang w:val="en-US"/>
        </w:rPr>
        <w:t>(da$Vac==</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2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0.07920792</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Participants in the sample have in general a positive attitude towards vaccines (M=1.13, SD = 1.93) but their attitudes towards vaccine cover the entire scale from -3 to +3. The distribution of participants’ attitudes towards vaccines is very similar in both conditions (Comission: M=1.14, SD=1.99; Omission: M=1.12, SD=1.88). It is important to notice that although we selected equal number of participants with pro-vaccination and anti-vaccination attitudes in the pre-screening, a considerable proportion of these participants reported pro-vaccination attitudes in the experiment. Participants who reported pro-vaccination attitudes in the pre-screening showed very positive attitudes towards vaccines in the experiment (M=2.52, SD=0.74). In contrast, participants with anti-vaccination attitudes in the pre-screening reported very variable attitudes towards vaccines ranging from -3 to +3 (M=-0.29, SD=1.85). The dissagreement between the anti-vaccination attitudes reported in the pre-screening and the variable attitudes towards vaccines reported after the experiment does not seem to be driven by the experimental manipulations.</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1" w:name="models-predicting-severity-ratings"/>
      <w:bookmarkEnd w:id="21"/>
      <w:r w:rsidRPr="00A8550E">
        <w:rPr>
          <w:rFonts w:ascii="Calibri" w:eastAsia="Times New Roman" w:hAnsi="Calibri" w:cs="Times New Roman"/>
          <w:b/>
          <w:bCs/>
          <w:color w:val="345A8A"/>
          <w:sz w:val="32"/>
          <w:szCs w:val="32"/>
          <w:lang w:val="en-US"/>
        </w:rPr>
        <w:t>MODELS PREDICTING SEVERITY RATING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Exploring the distribution of the outcome variable</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w:t>
      </w:r>
      <w:r w:rsidRPr="00A8550E">
        <w:rPr>
          <w:rFonts w:ascii="Consolas" w:eastAsia="Cambria" w:hAnsi="Consolas" w:cs="Times New Roman"/>
          <w:szCs w:val="24"/>
          <w:shd w:val="clear" w:color="auto" w:fill="F8F8F8"/>
          <w:lang w:val="en-US"/>
        </w:rPr>
        <w:t>(da$Avg_Severit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Histogram for Average Severity"</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Average Severity"</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en"</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46FCD56D" wp14:editId="6C949E39">
            <wp:extent cx="4620126" cy="3696101"/>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7-1.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 for Average Severity rating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w:t>
      </w:r>
      <w:r w:rsidRPr="00A8550E">
        <w:rPr>
          <w:rFonts w:ascii="Consolas" w:eastAsia="Cambria" w:hAnsi="Consolas" w:cs="Times New Roman"/>
          <w:szCs w:val="24"/>
          <w:shd w:val="clear" w:color="auto" w:fill="F8F8F8"/>
          <w:lang w:val="en-US"/>
        </w:rPr>
        <w:t>(da$Avg_Severit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202 4.16 0.81   4.12    4.15 0.83   2 6.87  4.87 0.14     0.0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06</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distribution of average severity ratings follows a normal distribution. The average severity ratings range from 2 to 6.87 (M=4.16, SD=0.81), which indicates that most of the average severity ratings were slighly above the middle of the sca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ixed intercept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0.sev&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0.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Avg_Severity ~ 1,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4.16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202, k =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0.81, R-Squared = 0.0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492.8318</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Using the mean as the only predictor has a poor fit to the data. The model explains less than 1% of the varianc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Selection of the Omission Condition as the reference categor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within</w:t>
      </w:r>
      <w:r w:rsidRPr="00A8550E">
        <w:rPr>
          <w:rFonts w:ascii="Consolas" w:eastAsia="Cambria" w:hAnsi="Consolas" w:cs="Times New Roman"/>
          <w:szCs w:val="24"/>
          <w:shd w:val="clear" w:color="auto" w:fill="F8F8F8"/>
          <w:lang w:val="en-US"/>
        </w:rPr>
        <w:t>(da, Condition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relevel</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ref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Omissio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Model to test H1a (omission bias hypothesis in severity rating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Test for the predicted worse assessment of the symptoms/side effects in the comission condition than in the omission condi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1.sev&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 of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1.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Avg_Severity ~ Condition,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4.15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1     0.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202, k =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0.82, R-Squared = 0.0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xml:space="preserve"># Coefficient Plot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coefplo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oading required package: ggplot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ggplot2' was built under R version 3.4.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ggplot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 alpha</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1.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1C86D291" wp14:editId="7B48C0D7">
            <wp:extent cx="4620126" cy="3696101"/>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9-1.png"/>
                    <pic:cNvPicPr>
                      <a:picLocks noChangeAspect="1" noChangeArrowheads="1"/>
                    </pic:cNvPicPr>
                  </pic:nvPicPr>
                  <pic:blipFill>
                    <a:blip r:embed="rId18"/>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raphical Representations of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Condition, Avg_Severity))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boxplot</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311AF2D7" wp14:editId="71E2E9F5">
            <wp:extent cx="4620126" cy="3696101"/>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9-2.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Condition, Avg_Severity))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point</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293663A0" wp14:editId="2698C246">
            <wp:extent cx="4620126" cy="3696101"/>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9-3.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lyr)</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means and sds by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dply</w:t>
      </w:r>
      <w:r w:rsidRPr="00A8550E">
        <w:rPr>
          <w:rFonts w:ascii="Consolas" w:eastAsia="Cambria" w:hAnsi="Consolas" w:cs="Times New Roman"/>
          <w:szCs w:val="24"/>
          <w:shd w:val="clear" w:color="auto" w:fill="F8F8F8"/>
          <w:lang w:val="en-US"/>
        </w:rPr>
        <w:t xml:space="preserve">(da, .(Condition), summarize,  </w:t>
      </w:r>
      <w:r w:rsidRPr="00A8550E">
        <w:rPr>
          <w:rFonts w:ascii="Consolas" w:eastAsia="Cambria" w:hAnsi="Consolas" w:cs="Times New Roman"/>
          <w:color w:val="204A87"/>
          <w:szCs w:val="24"/>
          <w:shd w:val="clear" w:color="auto" w:fill="F8F8F8"/>
          <w:lang w:val="en-US"/>
        </w:rPr>
        <w:t>Mean=</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 xml:space="preserve">(Avg_Severity), </w:t>
      </w:r>
      <w:r w:rsidRPr="00A8550E">
        <w:rPr>
          <w:rFonts w:ascii="Consolas" w:eastAsia="Cambria" w:hAnsi="Consolas" w:cs="Times New Roman"/>
          <w:color w:val="204A87"/>
          <w:szCs w:val="24"/>
          <w:shd w:val="clear" w:color="auto" w:fill="F8F8F8"/>
          <w:lang w:val="en-US"/>
        </w:rPr>
        <w:t>SD=</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Avg_Severit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Condition     Mean        SD</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Omission 4.151939 0.858508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Commission 4.161064 0.770940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model1.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1.sev  3 494.825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REPORTED IN PREREGISTRATION</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histogra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Avg_Severity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 xml:space="preserve">Condit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ttitudes Towards Vaccin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xlab=</w:t>
      </w:r>
      <w:r w:rsidRPr="00A8550E">
        <w:rPr>
          <w:rFonts w:ascii="Consolas" w:eastAsia="Cambria" w:hAnsi="Consolas" w:cs="Times New Roman"/>
          <w:color w:val="4E9A06"/>
          <w:szCs w:val="24"/>
          <w:shd w:val="clear" w:color="auto" w:fill="F8F8F8"/>
          <w:lang w:val="en-US"/>
        </w:rPr>
        <w:t>"Score in the Scal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ylab=</w:t>
      </w:r>
      <w:r w:rsidRPr="00A8550E">
        <w:rPr>
          <w:rFonts w:ascii="Consolas" w:eastAsia="Cambria" w:hAnsi="Consolas" w:cs="Times New Roman"/>
          <w:color w:val="4E9A06"/>
          <w:szCs w:val="24"/>
          <w:shd w:val="clear" w:color="auto" w:fill="F8F8F8"/>
          <w:lang w:val="en-US"/>
        </w:rPr>
        <w:t>"Frequenc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w:t>
      </w:r>
      <w:r w:rsidRPr="00A8550E">
        <w:rPr>
          <w:rFonts w:ascii="Consolas" w:eastAsia="Cambria" w:hAnsi="Consolas" w:cs="Times New Roman"/>
          <w:color w:val="4E9A06"/>
          <w:szCs w:val="24"/>
          <w:shd w:val="clear" w:color="auto" w:fill="F8F8F8"/>
          <w:lang w:val="en-US"/>
        </w:rPr>
        <w:t>"grey"</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borde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4D61C667" wp14:editId="3B05487E">
            <wp:extent cx="4620126" cy="3696101"/>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9-4.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ies of attitudes towards vaccines per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ch)</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scribeBy</w:t>
      </w:r>
      <w:r w:rsidRPr="00A8550E">
        <w:rPr>
          <w:rFonts w:ascii="Consolas" w:eastAsia="Cambria" w:hAnsi="Consolas" w:cs="Times New Roman"/>
          <w:szCs w:val="24"/>
          <w:shd w:val="clear" w:color="auto" w:fill="F8F8F8"/>
          <w:lang w:val="en-US"/>
        </w:rPr>
        <w:t>(da$Avg_Severity, da$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Descriptive statistics by group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O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0 4.15 0.86   4.08    4.14 0.9   2 6.87  4.87 0.23     0.21 0.0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group: Commission</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vars   n mean   sd median trimmed  mad  min max range skew kurtosi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1 102 4.16 0.77   4.15    4.15 0.78 2.21   6  3.79 0.03     -0.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1 0.08</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Similarly to the null model, the first model explains less than 1% of the variance. This model (AIC=494.82) has a similar fit as the null model (AIC=492.83). The means of average severity ratings are very similar for both conditions (Comission: M=4.16, SD=0.77; Omission: M=4.15, SD=0.8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to test H1b (congruity bias hypothesi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Test the predicted positive relationship between assessments of severity and provaccination attitudes in the omission condition and the negative relationship between these two variables in the comission condi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2.sev&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Condition: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2.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Avg_Severity ~ Condition:Z.Vac,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4.16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3     0.1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8     0.1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202, k = 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0.81, R-Squared = 0.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2.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54BAD2E7" wp14:editId="1E39CC8D">
            <wp:extent cx="4620126" cy="3696101"/>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0-1.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model2.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sev  4 494.908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REPORTED IN PREREGISTRA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Commission&lt;-da[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Condition ==</w:t>
      </w:r>
      <w:r w:rsidRPr="00A8550E">
        <w:rPr>
          <w:rFonts w:ascii="Consolas" w:eastAsia="Cambria" w:hAnsi="Consolas" w:cs="Times New Roman"/>
          <w:color w:val="4E9A06"/>
          <w:szCs w:val="24"/>
          <w:shd w:val="clear" w:color="auto" w:fill="F8F8F8"/>
          <w:lang w:val="en-US"/>
        </w:rPr>
        <w:t xml:space="preserve"> "Commissio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Omission&lt;-da[ </w:t>
      </w:r>
      <w:r w:rsidRPr="00A8550E">
        <w:rPr>
          <w:rFonts w:ascii="Consolas" w:eastAsia="Cambria" w:hAnsi="Consolas" w:cs="Times New Roman"/>
          <w:b/>
          <w:color w:val="204A87"/>
          <w:szCs w:val="24"/>
          <w:shd w:val="clear" w:color="auto" w:fill="F8F8F8"/>
          <w:lang w:val="en-US"/>
        </w:rPr>
        <w:t>which</w:t>
      </w:r>
      <w:r w:rsidRPr="00A8550E">
        <w:rPr>
          <w:rFonts w:ascii="Consolas" w:eastAsia="Cambria" w:hAnsi="Consolas" w:cs="Times New Roman"/>
          <w:szCs w:val="24"/>
          <w:shd w:val="clear" w:color="auto" w:fill="F8F8F8"/>
          <w:lang w:val="en-US"/>
        </w:rPr>
        <w:t>(da$Condition ==</w:t>
      </w:r>
      <w:r w:rsidRPr="00A8550E">
        <w:rPr>
          <w:rFonts w:ascii="Consolas" w:eastAsia="Cambria" w:hAnsi="Consolas" w:cs="Times New Roman"/>
          <w:color w:val="4E9A06"/>
          <w:szCs w:val="24"/>
          <w:shd w:val="clear" w:color="auto" w:fill="F8F8F8"/>
          <w:lang w:val="en-US"/>
        </w:rPr>
        <w:t xml:space="preserve"> "Omission"</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 xml:space="preserve">(Avg_Severity~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Commiss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Comission Condition"</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2A68EE87" wp14:editId="16937874">
            <wp:extent cx="4620126" cy="3696101"/>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0-2.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 xml:space="preserve">(Avg_Severity~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 xml:space="preserve">Omission, </w:t>
      </w:r>
      <w:r w:rsidRPr="00A8550E">
        <w:rPr>
          <w:rFonts w:ascii="Consolas" w:eastAsia="Cambria" w:hAnsi="Consolas" w:cs="Times New Roman"/>
          <w:color w:val="204A87"/>
          <w:szCs w:val="24"/>
          <w:shd w:val="clear" w:color="auto" w:fill="F8F8F8"/>
          <w:lang w:val="en-US"/>
        </w:rPr>
        <w:t>main=</w:t>
      </w:r>
      <w:r w:rsidRPr="00A8550E">
        <w:rPr>
          <w:rFonts w:ascii="Consolas" w:eastAsia="Cambria" w:hAnsi="Consolas" w:cs="Times New Roman"/>
          <w:color w:val="4E9A06"/>
          <w:szCs w:val="24"/>
          <w:shd w:val="clear" w:color="auto" w:fill="F8F8F8"/>
          <w:lang w:val="en-US"/>
        </w:rPr>
        <w:t>"Omission Condition"</w:t>
      </w:r>
      <w:r w:rsidRPr="00A8550E">
        <w:rPr>
          <w:rFonts w:ascii="Consolas" w:eastAsia="Cambria" w:hAnsi="Consolas" w:cs="Times New Roman"/>
          <w:szCs w:val="24"/>
          <w:shd w:val="clear" w:color="auto" w:fill="F8F8F8"/>
          <w:lang w:val="en-US"/>
        </w:rPr>
        <w: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3280B197" wp14:editId="0E29B138">
            <wp:extent cx="4620126" cy="3696101"/>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0-3.png"/>
                    <pic:cNvPicPr>
                      <a:picLocks noChangeAspect="1" noChangeArrowheads="1"/>
                    </pic:cNvPicPr>
                  </pic:nvPicPr>
                  <pic:blipFill>
                    <a:blip r:embed="rId24"/>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The second model explains 1% of the variance. Its fit (AIC=494.90) is very similar to the fit of the null model (AIC=492.83). The scatterplots clearly show a lack of relationship between vaccination attitudes and average severity ratings in each 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to tests both hypotheses simulateneousl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3.sev&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Condition+Condition: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lastRenderedPageBreak/>
        <w:t># Summari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3.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Avg_Severity ~ Condition + Condition:Z.Vac,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4.15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1     0.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3     0.1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8     0.1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202,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0.82, R-Squared = 0.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3.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70807022" wp14:editId="0A5AAA70">
            <wp:extent cx="4620126" cy="3696101"/>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1-1.png"/>
                    <pic:cNvPicPr>
                      <a:picLocks noChangeAspect="1" noChangeArrowheads="1"/>
                    </pic:cNvPicPr>
                  </pic:nvPicPr>
                  <pic:blipFill>
                    <a:blip r:embed="rId25"/>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raphical repressentation of the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x=</w:t>
      </w:r>
      <w:r w:rsidRPr="00A8550E">
        <w:rPr>
          <w:rFonts w:ascii="Consolas" w:eastAsia="Cambria" w:hAnsi="Consolas" w:cs="Times New Roman"/>
          <w:szCs w:val="24"/>
          <w:shd w:val="clear" w:color="auto" w:fill="F8F8F8"/>
          <w:lang w:val="en-US"/>
        </w:rPr>
        <w:t xml:space="preserve">Z.Vac, </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szCs w:val="24"/>
          <w:shd w:val="clear" w:color="auto" w:fill="F8F8F8"/>
          <w:lang w:val="en-US"/>
        </w:rPr>
        <w:t xml:space="preserve">Avg_Severity, </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szCs w:val="24"/>
          <w:shd w:val="clear" w:color="auto" w:fill="F8F8F8"/>
          <w:lang w:val="en-US"/>
        </w:rPr>
        <w:t>Condition))+</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point</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smoot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method=</w:t>
      </w:r>
      <w:r w:rsidRPr="00A8550E">
        <w:rPr>
          <w:rFonts w:ascii="Consolas" w:eastAsia="Cambria" w:hAnsi="Consolas" w:cs="Times New Roman"/>
          <w:color w:val="4E9A06"/>
          <w:szCs w:val="24"/>
          <w:shd w:val="clear" w:color="auto" w:fill="F8F8F8"/>
          <w:lang w:val="en-US"/>
        </w:rPr>
        <w:t>"l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ormula=</w:t>
      </w:r>
      <w:r w:rsidRPr="00A8550E">
        <w:rPr>
          <w:rFonts w:ascii="Consolas" w:eastAsia="Cambria" w:hAnsi="Consolas" w:cs="Times New Roman"/>
          <w:szCs w:val="24"/>
          <w:shd w:val="clear" w:color="auto" w:fill="F8F8F8"/>
          <w:lang w:val="en-US"/>
        </w:rPr>
        <w:t>y~x)+</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facet_wrap</w:t>
      </w:r>
      <w:r w:rsidRPr="00A8550E">
        <w:rPr>
          <w:rFonts w:ascii="Consolas" w:eastAsia="Cambria" w:hAnsi="Consolas" w:cs="Times New Roman"/>
          <w:szCs w:val="24"/>
          <w:shd w:val="clear" w:color="auto" w:fill="F8F8F8"/>
          <w:lang w:val="en-US"/>
        </w:rPr>
        <w:t>(~Condition)</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53493552" wp14:editId="3A8F7231">
            <wp:extent cx="4620126" cy="3696101"/>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1-2.png"/>
                    <pic:cNvPicPr>
                      <a:picLocks noChangeAspect="1" noChangeArrowheads="1"/>
                    </pic:cNvPicPr>
                  </pic:nvPicPr>
                  <pic:blipFill>
                    <a:blip r:embed="rId26"/>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model3.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3.sev  5 496.9008</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third model explains 1% of the variance. Its fit (AIC=496.90) is worse than the fit of the null model (AIC=492.8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S NOT REPORT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xml:space="preserve"># As the introduction of interaction terms without main effects in regressions is controversial, a model with all the main effects and the interaction was conducted. </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4.sev&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Condition*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4.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lm(formula = Avg_Severity ~ Condition * Z.Vac,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4.15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1     0.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Vac                     -0.13     0.1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04     0.2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202,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sd = 0.82, R-Squared = 0.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4.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2C1C8EC1" wp14:editId="5E9D4A7E">
            <wp:extent cx="4620126" cy="3696101"/>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12-1.png"/>
                    <pic:cNvPicPr>
                      <a:picLocks noChangeAspect="1" noChangeArrowheads="1"/>
                    </pic:cNvPicPr>
                  </pic:nvPicPr>
                  <pic:blipFill>
                    <a:blip r:embed="rId27"/>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The results were qualitatively similar to model 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model1.sev, model2.sev, model3.sev, model4.sev)</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1.sev  3 494.825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sev  4 494.908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3.sev  5 496.900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4.sev  5 496.9008</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se results do not support the omission bias nor the congruity bias hypotheses in severity ratings.</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2" w:name="exploratory-analyses-to-predict-average-"/>
      <w:bookmarkEnd w:id="22"/>
      <w:r w:rsidRPr="00A8550E">
        <w:rPr>
          <w:rFonts w:ascii="Calibri" w:eastAsia="Times New Roman" w:hAnsi="Calibri" w:cs="Times New Roman"/>
          <w:b/>
          <w:bCs/>
          <w:color w:val="345A8A"/>
          <w:sz w:val="32"/>
          <w:szCs w:val="32"/>
          <w:lang w:val="en-US"/>
        </w:rPr>
        <w:t>EXPLORATORY ANALYSES TO PREDICT AVERAGE SEVERITY RATING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tandarization of Variables</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ation of level of educat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Education&lt;-(da$Education-</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Education))/(</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da$Educ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ation of Ag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Age&lt;-(da$Age-</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Age))/(</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da$Age))</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tandarization of Number of Childre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Number_Children&lt;-(da$Number_Children-</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Number_Children))/(</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da$Number_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Recoding number of children into a dichotomous variab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children&lt;-</w:t>
      </w:r>
      <w:r w:rsidRPr="00A8550E">
        <w:rPr>
          <w:rFonts w:ascii="Consolas" w:eastAsia="Cambria" w:hAnsi="Consolas" w:cs="Times New Roman"/>
          <w:b/>
          <w:color w:val="204A87"/>
          <w:szCs w:val="24"/>
          <w:shd w:val="clear" w:color="auto" w:fill="F8F8F8"/>
          <w:lang w:val="en-US"/>
        </w:rPr>
        <w:t>ifelse</w:t>
      </w:r>
      <w:r w:rsidRPr="00A8550E">
        <w:rPr>
          <w:rFonts w:ascii="Consolas" w:eastAsia="Cambria" w:hAnsi="Consolas" w:cs="Times New Roman"/>
          <w:szCs w:val="24"/>
          <w:shd w:val="clear" w:color="auto" w:fill="F8F8F8"/>
          <w:lang w:val="en-US"/>
        </w:rPr>
        <w:t>(da$Number_Children==</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nochildre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withchildren"</w:t>
      </w:r>
      <w:r w:rsidRPr="00A8550E">
        <w:rPr>
          <w:rFonts w:ascii="Consolas" w:eastAsia="Cambria" w:hAnsi="Consolas" w:cs="Times New Roman"/>
          <w:szCs w:val="24"/>
          <w:shd w:val="clear" w:color="auto" w:fill="F8F8F8"/>
          <w:lang w:val="en-US"/>
        </w:rPr>
        <w: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nationality.factor&l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da$Nationalit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model, educationmodel, agemodel, numberchildren, has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  3 494.673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3 493.403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          3 494.236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    3 494.830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       3 493.5429</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None of these exploratory models improves the model fit in comparison to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xcondition, educationxcondition, agexcondition,numberchildrenxcondition,haschildrenx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xcondition     5 495.115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condition       5 497.137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xcondition             5 498.16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xcondition  5 497.774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xcondition     5 496.4157</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None of these exploratory models improves the model fit in comparison to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lastRenderedPageBreak/>
        <w:t>educatio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xvac,educationxvac,agexvac,numberchildrenxvac,haschildrenx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xvac     5 493.582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vac       5 496.005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xvac             5 495.032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xvac  5 496.304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xvac     5 495.6764</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Any of these exploratory models improves the model fit in comparison to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Condition: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model, educationmodel, agemodel, numberchildren, has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  7 492.226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7 499.685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          7 497.973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    7 493.126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       7 494.6803</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None of these exploratory models improves the model fit of the null model.</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3" w:name="models-to-predict-recall"/>
      <w:bookmarkEnd w:id="23"/>
      <w:r w:rsidRPr="00A8550E">
        <w:rPr>
          <w:rFonts w:ascii="Calibri" w:eastAsia="Times New Roman" w:hAnsi="Calibri" w:cs="Times New Roman"/>
          <w:b/>
          <w:bCs/>
          <w:color w:val="345A8A"/>
          <w:sz w:val="32"/>
          <w:szCs w:val="32"/>
          <w:lang w:val="en-US"/>
        </w:rPr>
        <w:t>MODELS TO PREDICT RECAL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tandardizing Average Reaction Tim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Z.Avg_RTs&lt;-(da$Avg_RT-</w:t>
      </w:r>
      <w:r w:rsidRPr="00A8550E">
        <w:rPr>
          <w:rFonts w:ascii="Consolas" w:eastAsia="Cambria" w:hAnsi="Consolas" w:cs="Times New Roman"/>
          <w:b/>
          <w:color w:val="204A87"/>
          <w:szCs w:val="24"/>
          <w:shd w:val="clear" w:color="auto" w:fill="F8F8F8"/>
          <w:lang w:val="en-US"/>
        </w:rPr>
        <w:t>mean</w:t>
      </w:r>
      <w:r w:rsidRPr="00A8550E">
        <w:rPr>
          <w:rFonts w:ascii="Consolas" w:eastAsia="Cambria" w:hAnsi="Consolas" w:cs="Times New Roman"/>
          <w:szCs w:val="24"/>
          <w:shd w:val="clear" w:color="auto" w:fill="F8F8F8"/>
          <w:lang w:val="en-US"/>
        </w:rPr>
        <w:t>(da$Avg_RT))/(</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d</w:t>
      </w:r>
      <w:r w:rsidRPr="00A8550E">
        <w:rPr>
          <w:rFonts w:ascii="Consolas" w:eastAsia="Cambria" w:hAnsi="Consolas" w:cs="Times New Roman"/>
          <w:szCs w:val="24"/>
          <w:shd w:val="clear" w:color="auto" w:fill="F8F8F8"/>
          <w:lang w:val="en-US"/>
        </w:rPr>
        <w:t xml:space="preserve">(da$Avg_RT))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Fixed logistic intercept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0.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Recall,Failure)~</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0.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1,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21.6, null deviance = 321.6 (difference = 0.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ntrol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1.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vg_RTs+Z.Avg_Severity, </w:t>
      </w:r>
      <w:r w:rsidRPr="00A8550E">
        <w:rPr>
          <w:rFonts w:ascii="Consolas" w:eastAsia="Cambria" w:hAnsi="Consolas" w:cs="Times New Roman"/>
          <w:color w:val="204A87"/>
          <w:szCs w:val="24"/>
          <w:shd w:val="clear" w:color="auto" w:fill="F8F8F8"/>
          <w:lang w:val="en-US"/>
        </w:rPr>
        <w:t>famil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2.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vg_RTs, </w:t>
      </w:r>
      <w:r w:rsidRPr="00A8550E">
        <w:rPr>
          <w:rFonts w:ascii="Consolas" w:eastAsia="Cambria" w:hAnsi="Consolas" w:cs="Times New Roman"/>
          <w:color w:val="204A87"/>
          <w:szCs w:val="24"/>
          <w:shd w:val="clear" w:color="auto" w:fill="F8F8F8"/>
          <w:lang w:val="en-US"/>
        </w:rPr>
        <w:t>famil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3.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vg_Severity, </w:t>
      </w:r>
      <w:r w:rsidRPr="00A8550E">
        <w:rPr>
          <w:rFonts w:ascii="Consolas" w:eastAsia="Cambria" w:hAnsi="Consolas" w:cs="Times New Roman"/>
          <w:color w:val="204A87"/>
          <w:szCs w:val="24"/>
          <w:shd w:val="clear" w:color="auto" w:fill="F8F8F8"/>
          <w:lang w:val="en-US"/>
        </w:rPr>
        <w:t>famil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Rec, model1.Rec, model2.Rec, model3.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Rec  1 1028.24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1.Rec  3 1026.9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3.Rec  2 1029.90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 of the best fitting control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2.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Z.Avg_RTs,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3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6.6, null deviance = 321.6 (difference = 5.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2.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533FAF72" wp14:editId="4D3A82ED">
            <wp:extent cx="4620126" cy="3696101"/>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2-1.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The model with only average reaction time as a predictor (AIC=1025.25) is the only control model that has a better fit to the data than the null model (AIC = 1028.242). This model shows a positive relationship between average reaction time and proportion of symptoms/side effects correctly recalled (B=0.13, SE=0.06), which replicates previous recall experiments in which the greater the time to process words the better the recall of those word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s to test the omission bias hypothesis in recall (H2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4.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5.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4.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5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20.8, null deviance = 321.6 (difference = 0.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4.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58BDA81F" wp14:editId="7EE787EC">
            <wp:extent cx="4620126" cy="3696101"/>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3-1.png"/>
                    <pic:cNvPicPr>
                      <a:picLocks noChangeAspect="1" noChangeArrowheads="1"/>
                    </pic:cNvPicPr>
                  </pic:nvPicPr>
                  <pic:blipFill>
                    <a:blip r:embed="rId29"/>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5.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7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4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5.3, null deviance = 321.6 (difference = 6.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5.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135660B3" wp14:editId="73C85F28">
            <wp:extent cx="4620126" cy="3696101"/>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3-2.png"/>
                    <pic:cNvPicPr>
                      <a:picLocks noChangeAspect="1" noChangeArrowheads="1"/>
                    </pic:cNvPicPr>
                  </pic:nvPicPr>
                  <pic:blipFill>
                    <a:blip r:embed="rId30"/>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model4.Rec, model5.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4.Rec  2 1029.45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5.Rec  3 1025.919</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condition model (AIC=1029.452) has a worse fit than the reaction time model (AIC=1025.251). The inclusion of condition in the reaction time model does not improve its fit (AIC=1025.919). These result do not support the omission bias in recal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s to Test the Congruity Bias Hypothesis in recall (H2b)</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6.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 Failure)~Condition:Z.Vac,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7.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 Failure)~Condition:Z.Vac+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6.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Z.Vac,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7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2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5.6, null deviance = 321.6 (difference = 6.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6.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68F78135" wp14:editId="7A24BBDF">
            <wp:extent cx="4620126" cy="3696101"/>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4-1.png"/>
                    <pic:cNvPicPr>
                      <a:picLocks noChangeAspect="1" noChangeArrowheads="1"/>
                    </pic:cNvPicPr>
                  </pic:nvPicPr>
                  <pic:blipFill>
                    <a:blip r:embed="rId31"/>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7.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Z.Vac +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2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6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0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1.4, null deviance = 321.6 (difference = 10.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7.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6E48503F" wp14:editId="673B7300">
            <wp:extent cx="4620126" cy="3696101"/>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4-2.png"/>
                    <pic:cNvPicPr>
                      <a:picLocks noChangeAspect="1" noChangeArrowheads="1"/>
                    </pic:cNvPicPr>
                  </pic:nvPicPr>
                  <pic:blipFill>
                    <a:blip r:embed="rId32"/>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model6.Rec, model7.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6.Rec  3 1026.27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7.Rec  4 1024.026</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model with the interaction between condition and attitudes towards vaccination (AIC=1026.25) has a similar fit to the reaction time model (AIC=1025.251). The addition of the interaction between condition and attitudes towards vaccination to the reaction model does not improve its fit (AIC=1024.026). These results do not support the congruity bias hypothesis in recal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s to tests both hypotheses simultaneouusl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8.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Condition:Z.Vac,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szCs w:val="24"/>
          <w:shd w:val="clear" w:color="auto" w:fill="F8F8F8"/>
          <w:lang w:val="en-US"/>
        </w:rPr>
        <w:t xml:space="preserve">binomial,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9.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Condition:Z.Vac+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szCs w:val="24"/>
          <w:shd w:val="clear" w:color="auto" w:fill="F8F8F8"/>
          <w:lang w:val="en-US"/>
        </w:rPr>
        <w:t xml:space="preserve">binomial,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8.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 Condition:Z.Vac,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5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7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2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4.8, null deviance = 321.6 (difference = 6.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8.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6EB7B96A" wp14:editId="1950FF5C">
            <wp:extent cx="4620126" cy="3696101"/>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5-1.png"/>
                    <pic:cNvPicPr>
                      <a:picLocks noChangeAspect="1" noChangeArrowheads="1"/>
                    </pic:cNvPicPr>
                  </pic:nvPicPr>
                  <pic:blipFill>
                    <a:blip r:embed="rId33"/>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lastRenderedPageBreak/>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9.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 Condition:Z.Vac +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Z.Avg_RTs,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7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3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7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0     0.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0.1, null deviance = 321.6 (difference = 1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9.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53613CF8" wp14:editId="546CDA0C">
            <wp:extent cx="4620126" cy="3696101"/>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5-2.png"/>
                    <pic:cNvPicPr>
                      <a:picLocks noChangeAspect="1" noChangeArrowheads="1"/>
                    </pic:cNvPicPr>
                  </pic:nvPicPr>
                  <pic:blipFill>
                    <a:blip r:embed="rId34"/>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model7.Rec, model8.Rec, model9.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7.Rec  4 1024.02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8.Rec  4 1027.44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9.Rec  5 1024.685</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reaction time model (AIC=1024), the model with reaction time and the interaction between condition and attitudes towards vaccination (AIC=1024.026) and the model with also the main effect of condition (AIC=1024.685) have a similar fit. The removal of reaction times from this last model worsens its model fit (AIC=1027.447). These results do not support either the omission bias or the congruity bias hypotheses in recal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MODEL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As the introduction of interaction terms without main effects is controversial, two models with all the main effects and the interaction term of interst were conducted</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10.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Z.Vac,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szCs w:val="24"/>
          <w:shd w:val="clear" w:color="auto" w:fill="F8F8F8"/>
          <w:lang w:val="en-US"/>
        </w:rPr>
        <w:t xml:space="preserve">binomial,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11.Rec&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Z.Vac+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szCs w:val="24"/>
          <w:shd w:val="clear" w:color="auto" w:fill="F8F8F8"/>
          <w:lang w:val="en-US"/>
        </w:rPr>
        <w:t xml:space="preserve">binomial,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10.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 Z.Vac,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5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Vac                      0.17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05     0.1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4.8, null deviance = 321.6 (difference = 6.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10.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6EF5E409" wp14:editId="6A3A19C3">
            <wp:extent cx="4620126" cy="3696101"/>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6-1.png"/>
                    <pic:cNvPicPr>
                      <a:picLocks noChangeAspect="1" noChangeArrowheads="1"/>
                    </pic:cNvPicPr>
                  </pic:nvPicPr>
                  <pic:blipFill>
                    <a:blip r:embed="rId35"/>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Summary</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11.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 * Z.Vac +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5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       -0.07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Vac                      0.17     0.09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3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07     0.1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n = 197, k = 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0.1, null deviance = 321.6 (difference = 1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Coefficient 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11.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51FB4EA4" wp14:editId="3104CCA2">
            <wp:extent cx="4620126" cy="3696101"/>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6-2.png"/>
                    <pic:cNvPicPr>
                      <a:picLocks noChangeAspect="1" noChangeArrowheads="1"/>
                    </pic:cNvPicPr>
                  </pic:nvPicPr>
                  <pic:blipFill>
                    <a:blip r:embed="rId36"/>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Model Comparison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model4.Rec, model5.Rec, model10.Rec, model11.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4.Rec   2 1029.45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5.Rec   3 1025.91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10.Rec  4 1027.44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11.Rec  5 1024.685</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4" w:name="exploratory-analyses"/>
      <w:bookmarkEnd w:id="24"/>
      <w:r w:rsidRPr="00A8550E">
        <w:rPr>
          <w:rFonts w:ascii="Calibri" w:eastAsia="Times New Roman" w:hAnsi="Calibri" w:cs="Times New Roman"/>
          <w:b/>
          <w:bCs/>
          <w:color w:val="345A8A"/>
          <w:sz w:val="32"/>
          <w:szCs w:val="32"/>
          <w:lang w:val="en-US"/>
        </w:rPr>
        <w:t>EXPLORATORY ANALYSE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nationality.factor&l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da$Nationalit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Recall,Failure)~nationality.factor,</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Educatio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ge,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lastRenderedPageBreak/>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Number_Childre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hildre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nationalitymodel, educationmodel, agemodel, numberchildren, has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  2 1027.30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2 1011.9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          2 1028.31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    2 1030.22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       2 1030.16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a$nationality.factor&lt;-</w:t>
      </w:r>
      <w:r w:rsidRPr="00A8550E">
        <w:rPr>
          <w:rFonts w:ascii="Consolas" w:eastAsia="Cambria" w:hAnsi="Consolas" w:cs="Times New Roman"/>
          <w:b/>
          <w:color w:val="204A87"/>
          <w:szCs w:val="24"/>
          <w:shd w:val="clear" w:color="auto" w:fill="F8F8F8"/>
          <w:lang w:val="en-US"/>
        </w:rPr>
        <w:t>as.factor</w:t>
      </w:r>
      <w:r w:rsidRPr="00A8550E">
        <w:rPr>
          <w:rFonts w:ascii="Consolas" w:eastAsia="Cambria" w:hAnsi="Consolas" w:cs="Times New Roman"/>
          <w:szCs w:val="24"/>
          <w:shd w:val="clear" w:color="auto" w:fill="F8F8F8"/>
          <w:lang w:val="en-US"/>
        </w:rPr>
        <w:t>(da$Nationality)</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Recall,Failure)~nationality.factor,</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Educatio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ge,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Number_Childre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hildre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nationalitymodel, educationmodel, agemodel, numberchildren, has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  2 1027.30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2 1011.9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          2 1028.31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    2 1030.22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       2 1030.164</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The education model (AIC=1027.307) is the only model that has a better fit than the null model (AIC=1028.24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education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Z.Education, family = "binomial",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Education  0.25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03.4, null deviance = 321.6 (difference = 18.3)</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coefplo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education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202B41A3" wp14:editId="3681DB70">
            <wp:extent cx="4620126" cy="3696101"/>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28-1.png"/>
                    <pic:cNvPicPr>
                      <a:picLocks noChangeAspect="1" noChangeArrowheads="1"/>
                    </pic:cNvPicPr>
                  </pic:nvPicPr>
                  <pic:blipFill>
                    <a:blip r:embed="rId37"/>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The greater the education, the greater the recall (B=0.25, SE=0.0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Recall,Failure)~nationality.factor+Z.Avg_RTs,</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lastRenderedPageBreak/>
        <w:t>educationmodel.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Education+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Age+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Number_Children+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hildren+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2.Rec, nationalitymodel.RT, educationmodel.RT, agemodel.RT, numberchildren.RT, haschildren.R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RT  3 1024.65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RT    3 1011.80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RT          3 1023.4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RT    3 1027.13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RT       3 1027.040</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educationXRT&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Education*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educationmodel, educationmodel.RT, educationXR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2 1011.9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RT  3 1011.80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RT       4 1011.085</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educationmodel.R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2ECC2DA2" wp14:editId="69FF6070">
            <wp:extent cx="4620126" cy="3696101"/>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0-1.png"/>
                    <pic:cNvPicPr>
                      <a:picLocks noChangeAspect="1" noChangeArrowheads="1"/>
                    </pic:cNvPicPr>
                  </pic:nvPicPr>
                  <pic:blipFill>
                    <a:blip r:embed="rId38"/>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educationXR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0523988F" wp14:editId="41A060B1">
            <wp:extent cx="4620126" cy="3696101"/>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0-2.png"/>
                    <pic:cNvPicPr>
                      <a:picLocks noChangeAspect="1" noChangeArrowheads="1"/>
                    </pic:cNvPicPr>
                  </pic:nvPicPr>
                  <pic:blipFill>
                    <a:blip r:embed="rId39"/>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educationxcondition&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Z.Education*Condition,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color w:val="4E9A06"/>
          <w:szCs w:val="24"/>
          <w:shd w:val="clear" w:color="auto" w:fill="F8F8F8"/>
          <w:lang w:val="en-US"/>
        </w:rPr>
        <w:t>"binomia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educationxcondition, educationmodel.RT, educationmodel, model2.Re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condition  4 1012.53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RT    3 1011.80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2 1011.99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2.Rec           2 1025.25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educationx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40AA4FBA" wp14:editId="60C15BD9">
            <wp:extent cx="4620126" cy="3696101"/>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1-1.png"/>
                    <pic:cNvPicPr>
                      <a:picLocks noChangeAspect="1" noChangeArrowheads="1"/>
                    </pic:cNvPicPr>
                  </pic:nvPicPr>
                  <pic:blipFill>
                    <a:blip r:embed="rId40"/>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rm (Version 1.9-3, built: 2016-11-2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orking directory is C:/Users/aj419/OneDrive - University of Exeter/Publications/In preparation/The Omission Bias</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ar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coefplo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plot, coefplot.defaul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s are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logit, rescale, si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educationmodel.R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Z.Education +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Education  0.23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09     0.0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01.2, null deviance = 321.6 (difference = 20.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Condition,</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xconditio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Condition,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xcondition, educationxcondition, agexcondition,numberchildrenxcondition,haschildrenxcondit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xcondition     5 495.115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condition       5 497.137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xcondition             5 498.162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xcondition  5 497.774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xcondition     5 496.4157</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None of these exploratory models improves the model fit in comparison to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NALYSES NOT INCLUDED IN PREREGISTRATION</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xvac&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xvac,educationxvac,agexvac,numberchildrenxvac,haschildrenx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xvac     5 493.582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xvac       5 496.005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xvac             5 495.032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xvac  5 496.304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xvac     5 495.6764</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lastRenderedPageBreak/>
        <w:t>None of these exploratory models improves the model fit in comparison to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ationality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ationality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Avg_Severity~nationality.factor*Condition:Z.Vac,</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Education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ducation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Educatio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Age Mode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agemodel&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Age*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Children model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number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Z.Number_Childre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haschildren&lt;-</w:t>
      </w:r>
      <w:r w:rsidRPr="00A8550E">
        <w:rPr>
          <w:rFonts w:ascii="Consolas" w:eastAsia="Cambria" w:hAnsi="Consolas" w:cs="Times New Roman"/>
          <w:b/>
          <w:color w:val="204A87"/>
          <w:szCs w:val="24"/>
          <w:shd w:val="clear" w:color="auto" w:fill="F8F8F8"/>
          <w:lang w:val="en-US"/>
        </w:rPr>
        <w:t>lm</w:t>
      </w:r>
      <w:r w:rsidRPr="00A8550E">
        <w:rPr>
          <w:rFonts w:ascii="Consolas" w:eastAsia="Cambria" w:hAnsi="Consolas" w:cs="Times New Roman"/>
          <w:szCs w:val="24"/>
          <w:shd w:val="clear" w:color="auto" w:fill="F8F8F8"/>
          <w:lang w:val="en-US"/>
        </w:rPr>
        <w:t xml:space="preserve">(Avg_Severity~children*Condition:Z.Vac,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IC</w:t>
      </w:r>
      <w:r w:rsidRPr="00A8550E">
        <w:rPr>
          <w:rFonts w:ascii="Consolas" w:eastAsia="Cambria" w:hAnsi="Consolas" w:cs="Times New Roman"/>
          <w:szCs w:val="24"/>
          <w:shd w:val="clear" w:color="auto" w:fill="F8F8F8"/>
          <w:lang w:val="en-US"/>
        </w:rPr>
        <w:t>(model0.sev, nationalitymodel, educationmodel, agemodel, numberchildren, haschildre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f      AI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model0.sev        2 492.83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ationalitymodel  7 492.226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educationmodel    7 499.685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gemodel          7 497.973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children    7 493.126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haschildren       7 494.6803</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t>Any of these exploratory models improves the model fit of the null model.</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Diagnostic plots of the model with the best fi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model7.Rec)</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74ED8665" wp14:editId="5749C67A">
            <wp:extent cx="4620126" cy="3696101"/>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6-1.png"/>
                    <pic:cNvPicPr>
                      <a:picLocks noChangeAspect="1" noChangeArrowheads="1"/>
                    </pic:cNvPicPr>
                  </pic:nvPicPr>
                  <pic:blipFill>
                    <a:blip r:embed="rId41"/>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noProof/>
          <w:sz w:val="24"/>
          <w:szCs w:val="24"/>
          <w:lang w:eastAsia="en-GB"/>
        </w:rPr>
        <w:drawing>
          <wp:inline distT="0" distB="0" distL="0" distR="0" wp14:anchorId="445024D7" wp14:editId="51A222DF">
            <wp:extent cx="4620126" cy="3696101"/>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6-2.png"/>
                    <pic:cNvPicPr>
                      <a:picLocks noChangeAspect="1" noChangeArrowheads="1"/>
                    </pic:cNvPicPr>
                  </pic:nvPicPr>
                  <pic:blipFill>
                    <a:blip r:embed="rId42"/>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noProof/>
          <w:sz w:val="24"/>
          <w:szCs w:val="24"/>
          <w:lang w:eastAsia="en-GB"/>
        </w:rPr>
        <w:lastRenderedPageBreak/>
        <w:drawing>
          <wp:inline distT="0" distB="0" distL="0" distR="0" wp14:anchorId="5420ABE3" wp14:editId="046F0C5E">
            <wp:extent cx="4620126" cy="3696101"/>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6-3.png"/>
                    <pic:cNvPicPr>
                      <a:picLocks noChangeAspect="1" noChangeArrowheads="1"/>
                    </pic:cNvPicPr>
                  </pic:nvPicPr>
                  <pic:blipFill>
                    <a:blip r:embed="rId43"/>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noProof/>
          <w:sz w:val="24"/>
          <w:szCs w:val="24"/>
          <w:lang w:eastAsia="en-GB"/>
        </w:rPr>
        <w:drawing>
          <wp:inline distT="0" distB="0" distL="0" distR="0" wp14:anchorId="333A3104" wp14:editId="5A772923">
            <wp:extent cx="4620126" cy="3696101"/>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6-4.png"/>
                    <pic:cNvPicPr>
                      <a:picLocks noChangeAspect="1" noChangeArrowheads="1"/>
                    </pic:cNvPicPr>
                  </pic:nvPicPr>
                  <pic:blipFill>
                    <a:blip r:embed="rId44"/>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Assessing overdispersion</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sidual_deviance&lt;-</w:t>
      </w:r>
      <w:r w:rsidRPr="00A8550E">
        <w:rPr>
          <w:rFonts w:ascii="Consolas" w:eastAsia="Cambria" w:hAnsi="Consolas" w:cs="Times New Roman"/>
          <w:color w:val="0000CF"/>
          <w:szCs w:val="24"/>
          <w:shd w:val="clear" w:color="auto" w:fill="F8F8F8"/>
          <w:lang w:val="en-US"/>
        </w:rPr>
        <w:t>311.4</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egrees_of_freedom&lt;-</w:t>
      </w:r>
      <w:r w:rsidRPr="00A8550E">
        <w:rPr>
          <w:rFonts w:ascii="Consolas" w:eastAsia="Cambria" w:hAnsi="Consolas" w:cs="Times New Roman"/>
          <w:color w:val="0000CF"/>
          <w:szCs w:val="24"/>
          <w:shd w:val="clear" w:color="auto" w:fill="F8F8F8"/>
          <w:lang w:val="en-US"/>
        </w:rPr>
        <w:t>196</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dispersion_parameter&lt;-residual_deviance/degrees_of_freedom)</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1] 1.588776</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sz w:val="24"/>
          <w:szCs w:val="24"/>
          <w:lang w:val="en-US"/>
        </w:rPr>
        <w:lastRenderedPageBreak/>
        <w:t>The diagnostic plots look fine for a glm. The dispersion parameter is 1.58, which is greater than 1.5. Therefore, we have a slight overdispersion.</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Refitting the model dealing with overdispersion (measuring the dispersion parameter, instead of assuming is 1)</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model7.Rec.quasi&lt;-</w:t>
      </w:r>
      <w:r w:rsidRPr="00A8550E">
        <w:rPr>
          <w:rFonts w:ascii="Consolas" w:eastAsia="Cambria" w:hAnsi="Consolas" w:cs="Times New Roman"/>
          <w:b/>
          <w:color w:val="204A87"/>
          <w:szCs w:val="24"/>
          <w:shd w:val="clear" w:color="auto" w:fill="F8F8F8"/>
          <w:lang w:val="en-US"/>
        </w:rPr>
        <w:t>glm</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cbind</w:t>
      </w:r>
      <w:r w:rsidRPr="00A8550E">
        <w:rPr>
          <w:rFonts w:ascii="Consolas" w:eastAsia="Cambria" w:hAnsi="Consolas" w:cs="Times New Roman"/>
          <w:szCs w:val="24"/>
          <w:shd w:val="clear" w:color="auto" w:fill="F8F8F8"/>
          <w:lang w:val="en-US"/>
        </w:rPr>
        <w:t xml:space="preserve">(Recall,Failure)~Condition:Z.Vac+Z.Avg_RTs, </w:t>
      </w:r>
      <w:r w:rsidRPr="00A8550E">
        <w:rPr>
          <w:rFonts w:ascii="Consolas" w:eastAsia="Cambria" w:hAnsi="Consolas" w:cs="Times New Roman"/>
          <w:color w:val="204A87"/>
          <w:szCs w:val="24"/>
          <w:shd w:val="clear" w:color="auto" w:fill="F8F8F8"/>
          <w:lang w:val="en-US"/>
        </w:rPr>
        <w:t>family=</w:t>
      </w:r>
      <w:r w:rsidRPr="00A8550E">
        <w:rPr>
          <w:rFonts w:ascii="Consolas" w:eastAsia="Cambria" w:hAnsi="Consolas" w:cs="Times New Roman"/>
          <w:szCs w:val="24"/>
          <w:shd w:val="clear" w:color="auto" w:fill="F8F8F8"/>
          <w:lang w:val="en-US"/>
        </w:rPr>
        <w:t xml:space="preserve">quasibinomial, </w:t>
      </w:r>
      <w:r w:rsidRPr="00A8550E">
        <w:rPr>
          <w:rFonts w:ascii="Consolas" w:eastAsia="Cambria" w:hAnsi="Consolas" w:cs="Times New Roman"/>
          <w:color w:val="204A87"/>
          <w:szCs w:val="24"/>
          <w:shd w:val="clear" w:color="auto" w:fill="F8F8F8"/>
          <w:lang w:val="en-US"/>
        </w:rPr>
        <w:t>data=</w:t>
      </w:r>
      <w:r w:rsidRPr="00A8550E">
        <w:rPr>
          <w:rFonts w:ascii="Consolas" w:eastAsia="Cambria" w:hAnsi="Consolas" w:cs="Times New Roman"/>
          <w:szCs w:val="24"/>
          <w:shd w:val="clear" w:color="auto" w:fill="F8F8F8"/>
          <w:lang w:val="en-US"/>
        </w:rPr>
        <w:t>d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arm)</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display</w:t>
      </w:r>
      <w:r w:rsidRPr="00A8550E">
        <w:rPr>
          <w:rFonts w:ascii="Consolas" w:eastAsia="Cambria" w:hAnsi="Consolas" w:cs="Times New Roman"/>
          <w:szCs w:val="24"/>
          <w:shd w:val="clear" w:color="auto" w:fill="F8F8F8"/>
          <w:lang w:val="en-US"/>
        </w:rPr>
        <w:t>(model7.Rec.quasi)</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glm(formula = cbind(Recall, Failure) ~ Condition:Z.Vac + Z.Avg_RTs,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family = quasibinomial, data = d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ef.est coef.s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Intercept)               -0.08     0.04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Z.Avg_RTs                  0.12     0.07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Omission:Z.Vac    0.16     0.11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Commission:Z.Vac  0.10     0.1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 = 197, k = 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residual deviance = 311.4, null deviance = 321.6 (difference = 1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verdispersion parameter = 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detac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package:ar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unload=</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oefplot</w:t>
      </w:r>
      <w:r w:rsidRPr="00A8550E">
        <w:rPr>
          <w:rFonts w:ascii="Consolas" w:eastAsia="Cambria" w:hAnsi="Consolas" w:cs="Times New Roman"/>
          <w:szCs w:val="24"/>
          <w:shd w:val="clear" w:color="auto" w:fill="F8F8F8"/>
          <w:lang w:val="en-US"/>
        </w:rPr>
        <w:t>(model7.Rec.quasi)</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Ignoring unknown aesthetics: xmin, xmax</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287216E2" wp14:editId="3BE4968C">
            <wp:extent cx="4620126" cy="3696101"/>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7-1.png"/>
                    <pic:cNvPicPr>
                      <a:picLocks noChangeAspect="1" noChangeArrowheads="1"/>
                    </pic:cNvPicPr>
                  </pic:nvPicPr>
                  <pic:blipFill>
                    <a:blip r:embed="rId45"/>
                    <a:stretch>
                      <a:fillRect/>
                    </a:stretch>
                  </pic:blipFill>
                  <pic:spPr bwMode="auto">
                    <a:xfrm>
                      <a:off x="0" y="0"/>
                      <a:ext cx="4620126" cy="3696101"/>
                    </a:xfrm>
                    <a:prstGeom prst="rect">
                      <a:avLst/>
                    </a:prstGeom>
                    <a:noFill/>
                    <a:ln w="9525">
                      <a:noFill/>
                      <a:headEnd/>
                      <a:tailEnd/>
                    </a:ln>
                  </pic:spPr>
                </pic:pic>
              </a:graphicData>
            </a:graphic>
          </wp:inline>
        </w:drawing>
      </w:r>
      <w:r w:rsidRPr="00A8550E">
        <w:rPr>
          <w:rFonts w:ascii="Cambria" w:eastAsia="Cambria" w:hAnsi="Cambria" w:cs="Times New Roman"/>
          <w:sz w:val="24"/>
          <w:szCs w:val="24"/>
          <w:lang w:val="en-US"/>
        </w:rPr>
        <w:t xml:space="preserve"> The coefficients are the same but the SE are larger. The dispersio parameter is 1.6.</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xml:space="preserve"># Effect Plots of the model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effect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allEffects</w:t>
      </w:r>
      <w:r w:rsidRPr="00A8550E">
        <w:rPr>
          <w:rFonts w:ascii="Consolas" w:eastAsia="Cambria" w:hAnsi="Consolas" w:cs="Times New Roman"/>
          <w:szCs w:val="24"/>
          <w:shd w:val="clear" w:color="auto" w:fill="F8F8F8"/>
          <w:lang w:val="en-US"/>
        </w:rPr>
        <w:t>(model7.Rec.quasi)</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model: cbind(Recall, Failure) ~ Condition:Z.Vac + Z.Avg_R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Z.Avg_RTs effec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Z.Avg_RT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1         0         1         2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0.4493332 0.4793743 0.5095652 0.5396865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Z.Vac effect</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Z.Va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           -1      -0.8      -0.6      -0.4      -0.2         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0.4390719 0.4471987 0.4553538 0.4635329 0.4717316 0.479945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0.4553934 0.4602904 0.4651950 0.4701064 0.4750236 0.479945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Z.Va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          0.2       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Omission   0.4881705 0.496401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mmission 0.4848716 0.489800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allEffects</w:t>
      </w:r>
      <w:r w:rsidRPr="00A8550E">
        <w:rPr>
          <w:rFonts w:ascii="Consolas" w:eastAsia="Cambria" w:hAnsi="Consolas" w:cs="Times New Roman"/>
          <w:szCs w:val="24"/>
          <w:shd w:val="clear" w:color="auto" w:fill="F8F8F8"/>
          <w:lang w:val="en-US"/>
        </w:rPr>
        <w:t>(model7.Rec.quasi))</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4B704669" wp14:editId="2D4A03E9">
            <wp:extent cx="4620126" cy="3696101"/>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8-1.png"/>
                    <pic:cNvPicPr>
                      <a:picLocks noChangeAspect="1" noChangeArrowheads="1"/>
                    </pic:cNvPicPr>
                  </pic:nvPicPr>
                  <pic:blipFill>
                    <a:blip r:embed="rId46"/>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Probabiliti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out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allEffects</w:t>
      </w:r>
      <w:r w:rsidRPr="00A8550E">
        <w:rPr>
          <w:rFonts w:ascii="Consolas" w:eastAsia="Cambria" w:hAnsi="Consolas" w:cs="Times New Roman"/>
          <w:szCs w:val="24"/>
          <w:shd w:val="clear" w:color="auto" w:fill="F8F8F8"/>
          <w:lang w:val="en-US"/>
        </w:rPr>
        <w:t>(model7.Rec.quasi)</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e.out$Condition$model.matrix</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Intercept)   Z.Avg_RTs ConditionOmission:Z.Va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1 0.007578583                    -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1 0.007578583                    -0.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4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lastRenderedPageBreak/>
        <w:t>## 5            1 0.007578583                    -0.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6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7            1 0.007578583                    -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8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9            1 0.007578583                    -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0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1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2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3           1 0.007578583                     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4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           1 0.007578583                     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6           1 0.00757858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Commission:Z.Vac</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1.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4                       -0.8</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5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6                       -0.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7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8                       -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9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0                      -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1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2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3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4                       0.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5                       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6                       0.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Effect plot of Condi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Effec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ocal.predictors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od =</w:t>
      </w:r>
      <w:r w:rsidRPr="00A8550E">
        <w:rPr>
          <w:rFonts w:ascii="Consolas" w:eastAsia="Cambria" w:hAnsi="Consolas" w:cs="Times New Roman"/>
          <w:szCs w:val="24"/>
          <w:shd w:val="clear" w:color="auto" w:fill="F8F8F8"/>
          <w:lang w:val="en-US"/>
        </w:rPr>
        <w:t xml:space="preserve"> model7.Rec.quasi))</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0B84CC5A" wp14:editId="00A04FD9">
            <wp:extent cx="4620126" cy="3696101"/>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9-1.png"/>
                    <pic:cNvPicPr>
                      <a:picLocks noChangeAspect="1" noChangeArrowheads="1"/>
                    </pic:cNvPicPr>
                  </pic:nvPicPr>
                  <pic:blipFill>
                    <a:blip r:embed="rId47"/>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Effect plot of the Standarized Average Reaction Times</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Effec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ocal.predictors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Z.Avg_RT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od =</w:t>
      </w:r>
      <w:r w:rsidRPr="00A8550E">
        <w:rPr>
          <w:rFonts w:ascii="Consolas" w:eastAsia="Cambria" w:hAnsi="Consolas" w:cs="Times New Roman"/>
          <w:szCs w:val="24"/>
          <w:shd w:val="clear" w:color="auto" w:fill="F8F8F8"/>
          <w:lang w:val="en-US"/>
        </w:rPr>
        <w:t xml:space="preserve"> model7.Rec.quasi))</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2123DF52" wp14:editId="783B1C10">
            <wp:extent cx="4620126" cy="3696101"/>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9-2.png"/>
                    <pic:cNvPicPr>
                      <a:picLocks noChangeAspect="1" noChangeArrowheads="1"/>
                    </pic:cNvPicPr>
                  </pic:nvPicPr>
                  <pic:blipFill>
                    <a:blip r:embed="rId48"/>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Effect plot of Condition * Standarized Attitudes towards Vaccines (Notice that the main effects of Condition are also included in the plot of the interaction effects. See file:///C:/Users/Rosa/Downloads/effect-displays-revised.pdf)</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lastRenderedPageBreak/>
        <w:t>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Effec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ocal.predictors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Z.Vac"</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od =</w:t>
      </w:r>
      <w:r w:rsidRPr="00A8550E">
        <w:rPr>
          <w:rFonts w:ascii="Consolas" w:eastAsia="Cambria" w:hAnsi="Consolas" w:cs="Times New Roman"/>
          <w:szCs w:val="24"/>
          <w:shd w:val="clear" w:color="auto" w:fill="F8F8F8"/>
          <w:lang w:val="en-US"/>
        </w:rPr>
        <w:t xml:space="preserve"> model7.Rec.quasi))</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0EB07DE6" wp14:editId="23DAA7F7">
            <wp:extent cx="4620126" cy="3696101"/>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39-3.png"/>
                    <pic:cNvPicPr>
                      <a:picLocks noChangeAspect="1" noChangeArrowheads="1"/>
                    </pic:cNvPicPr>
                  </pic:nvPicPr>
                  <pic:blipFill>
                    <a:blip r:embed="rId49"/>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5" w:name="reliability-of-vaccinaton-scale"/>
      <w:bookmarkEnd w:id="25"/>
      <w:r w:rsidRPr="00A8550E">
        <w:rPr>
          <w:rFonts w:ascii="Calibri" w:eastAsia="Times New Roman" w:hAnsi="Calibri" w:cs="Times New Roman"/>
          <w:b/>
          <w:bCs/>
          <w:color w:val="345A8A"/>
          <w:sz w:val="32"/>
          <w:szCs w:val="32"/>
          <w:lang w:val="en-US"/>
        </w:rPr>
        <w:t>RELIABILITY OF VACCINATON SCA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not reported in preregistration</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ps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psy' was built under R version 3.4.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ttaching package: 'psy'</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The following object is masked from 'package:psych':</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wkappa</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Vac&lt;-</w:t>
      </w:r>
      <w:r w:rsidRPr="00A8550E">
        <w:rPr>
          <w:rFonts w:ascii="Consolas" w:eastAsia="Cambria" w:hAnsi="Consolas" w:cs="Times New Roman"/>
          <w:b/>
          <w:color w:val="204A87"/>
          <w:szCs w:val="24"/>
          <w:shd w:val="clear" w:color="auto" w:fill="F8F8F8"/>
          <w:lang w:val="en-US"/>
        </w:rPr>
        <w:t>data.frame</w:t>
      </w:r>
      <w:r w:rsidRPr="00A8550E">
        <w:rPr>
          <w:rFonts w:ascii="Consolas" w:eastAsia="Cambria" w:hAnsi="Consolas" w:cs="Times New Roman"/>
          <w:szCs w:val="24"/>
          <w:shd w:val="clear" w:color="auto" w:fill="F8F8F8"/>
          <w:lang w:val="en-US"/>
        </w:rPr>
        <w:t>(d$Vac1, d$Vac2)</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cronbach</w:t>
      </w:r>
      <w:r w:rsidRPr="00A8550E">
        <w:rPr>
          <w:rFonts w:ascii="Consolas" w:eastAsia="Cambria" w:hAnsi="Consolas" w:cs="Times New Roman"/>
          <w:szCs w:val="24"/>
          <w:shd w:val="clear" w:color="auto" w:fill="F8F8F8"/>
          <w:lang w:val="en-US"/>
        </w:rPr>
        <w:t>(Vac)</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sample.size</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26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number.of.items</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2</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lpha</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0.9459489</w:t>
      </w:r>
    </w:p>
    <w:p w:rsidR="00A8550E" w:rsidRPr="00A8550E" w:rsidRDefault="00A8550E" w:rsidP="00A8550E">
      <w:pPr>
        <w:keepNext/>
        <w:keepLines/>
        <w:spacing w:before="480" w:after="0" w:line="240" w:lineRule="auto"/>
        <w:outlineLvl w:val="0"/>
        <w:rPr>
          <w:rFonts w:ascii="Calibri" w:eastAsia="Times New Roman" w:hAnsi="Calibri" w:cs="Times New Roman"/>
          <w:b/>
          <w:bCs/>
          <w:color w:val="345A8A"/>
          <w:sz w:val="32"/>
          <w:szCs w:val="32"/>
          <w:lang w:val="en-US"/>
        </w:rPr>
      </w:pPr>
      <w:bookmarkStart w:id="26" w:name="tables-and-figures-for-paper"/>
      <w:bookmarkEnd w:id="26"/>
      <w:r w:rsidRPr="00A8550E">
        <w:rPr>
          <w:rFonts w:ascii="Calibri" w:eastAsia="Times New Roman" w:hAnsi="Calibri" w:cs="Times New Roman"/>
          <w:b/>
          <w:bCs/>
          <w:color w:val="345A8A"/>
          <w:sz w:val="32"/>
          <w:szCs w:val="32"/>
          <w:lang w:val="en-US"/>
        </w:rPr>
        <w:lastRenderedPageBreak/>
        <w:t>TABLES AND FIGURES FOR PAPER</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with model comparisons to predict severity ratings for the paper</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summ.tabl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do.call</w:t>
      </w:r>
      <w:r w:rsidRPr="00A8550E">
        <w:rPr>
          <w:rFonts w:ascii="Consolas" w:eastAsia="Cambria" w:hAnsi="Consolas" w:cs="Times New Roman"/>
          <w:szCs w:val="24"/>
          <w:shd w:val="clear" w:color="auto" w:fill="F8F8F8"/>
          <w:lang w:val="en-US"/>
        </w:rPr>
        <w:t xml:space="preserve">(rbind, </w:t>
      </w:r>
      <w:r w:rsidRPr="00A8550E">
        <w:rPr>
          <w:rFonts w:ascii="Consolas" w:eastAsia="Cambria" w:hAnsi="Consolas" w:cs="Times New Roman"/>
          <w:b/>
          <w:color w:val="204A87"/>
          <w:szCs w:val="24"/>
          <w:shd w:val="clear" w:color="auto" w:fill="F8F8F8"/>
          <w:lang w:val="en-US"/>
        </w:rPr>
        <w:t>lappl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list</w:t>
      </w:r>
      <w:r w:rsidRPr="00A8550E">
        <w:rPr>
          <w:rFonts w:ascii="Consolas" w:eastAsia="Cambria" w:hAnsi="Consolas" w:cs="Times New Roman"/>
          <w:szCs w:val="24"/>
          <w:shd w:val="clear" w:color="auto" w:fill="F8F8F8"/>
          <w:lang w:val="en-US"/>
        </w:rPr>
        <w:t>(model0.sev, model1.sev, model4.sev), broom::glanc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r.squared adj.r.squared     sigma   statistic   p.value df    logLik</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0.000000e+00   0.000000000 0.8134446          NA        NA  1 -244.4159</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3.161551e-05  -0.004968226 0.8154628 0.006323302 0.9366992  2 -244.4127</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9.513668e-03  -0.005493701 0.8156759 0.633933119 0.5939532  4 -243.450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AIC      BIC deviance df.residua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492.8318 499.4483 133.0001         201</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494.8254 504.7502 132.9959         200</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496.9008 513.4422 131.7348         198</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model.names&lt;-</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Nul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Vaccination Attitude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bbmle::</w:t>
      </w:r>
      <w:r w:rsidRPr="00A8550E">
        <w:rPr>
          <w:rFonts w:ascii="Consolas" w:eastAsia="Cambria" w:hAnsi="Consolas" w:cs="Times New Roman"/>
          <w:b/>
          <w:color w:val="204A87"/>
          <w:szCs w:val="24"/>
          <w:shd w:val="clear" w:color="auto" w:fill="F8F8F8"/>
          <w:lang w:val="en-US"/>
        </w:rPr>
        <w:t>AICtab</w:t>
      </w:r>
      <w:r w:rsidRPr="00A8550E">
        <w:rPr>
          <w:rFonts w:ascii="Consolas" w:eastAsia="Cambria" w:hAnsi="Consolas" w:cs="Times New Roman"/>
          <w:szCs w:val="24"/>
          <w:shd w:val="clear" w:color="auto" w:fill="F8F8F8"/>
          <w:lang w:val="en-US"/>
        </w:rPr>
        <w:t xml:space="preserve">(model0.sev, model1.sev, model4.sev, </w:t>
      </w:r>
      <w:r w:rsidRPr="00A8550E">
        <w:rPr>
          <w:rFonts w:ascii="Consolas" w:eastAsia="Cambria" w:hAnsi="Consolas" w:cs="Times New Roman"/>
          <w:color w:val="204A87"/>
          <w:szCs w:val="24"/>
          <w:shd w:val="clear" w:color="auto" w:fill="F8F8F8"/>
          <w:lang w:val="en-US"/>
        </w:rPr>
        <w:t>weights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ort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names =</w:t>
      </w:r>
      <w:r w:rsidRPr="00A8550E">
        <w:rPr>
          <w:rFonts w:ascii="Consolas" w:eastAsia="Cambria" w:hAnsi="Consolas" w:cs="Times New Roman"/>
          <w:szCs w:val="24"/>
          <w:shd w:val="clear" w:color="auto" w:fill="F8F8F8"/>
          <w:lang w:val="en-US"/>
        </w:rPr>
        <w:t xml:space="preserve"> model.nam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r w:rsidRPr="00A8550E">
        <w:rPr>
          <w:rFonts w:ascii="Consolas" w:eastAsia="Cambria" w:hAnsi="Consolas" w:cs="Times New Roman"/>
          <w:color w:val="4E9A06"/>
          <w:szCs w:val="24"/>
          <w:shd w:val="clear" w:color="auto" w:fill="F8F8F8"/>
          <w:lang w:val="en-US"/>
        </w:rPr>
        <w:t>"Resid. Dev"</w:t>
      </w:r>
      <w:r w:rsidRPr="00A8550E">
        <w:rPr>
          <w:rFonts w:ascii="Consolas" w:eastAsia="Cambria" w:hAnsi="Consolas" w:cs="Times New Roman"/>
          <w:szCs w:val="24"/>
          <w:shd w:val="clear" w:color="auto" w:fill="F8F8F8"/>
          <w:lang w:val="en-US"/>
        </w:rPr>
        <w:t>]]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summ.table[[</w:t>
      </w:r>
      <w:r w:rsidRPr="00A8550E">
        <w:rPr>
          <w:rFonts w:ascii="Consolas" w:eastAsia="Cambria" w:hAnsi="Consolas" w:cs="Times New Roman"/>
          <w:color w:val="4E9A06"/>
          <w:szCs w:val="24"/>
          <w:shd w:val="clear" w:color="auto" w:fill="F8F8F8"/>
          <w:lang w:val="en-US"/>
        </w:rPr>
        <w:t>"devianc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get the deviance from broom'd tab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AIC  df weight Resid. Dev</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ull                              0.0 2  0.667  133.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                         2.0 3  0.246  133.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Vaccination Attitudes   4.1 5  0.087  131.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reported.tabl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bbmle::</w:t>
      </w:r>
      <w:r w:rsidRPr="00A8550E">
        <w:rPr>
          <w:rFonts w:ascii="Consolas" w:eastAsia="Cambria" w:hAnsi="Consolas" w:cs="Times New Roman"/>
          <w:b/>
          <w:color w:val="204A87"/>
          <w:szCs w:val="24"/>
          <w:shd w:val="clear" w:color="auto" w:fill="F8F8F8"/>
          <w:lang w:val="en-US"/>
        </w:rPr>
        <w:t>AICtab</w:t>
      </w:r>
      <w:r w:rsidRPr="00A8550E">
        <w:rPr>
          <w:rFonts w:ascii="Consolas" w:eastAsia="Cambria" w:hAnsi="Consolas" w:cs="Times New Roman"/>
          <w:szCs w:val="24"/>
          <w:shd w:val="clear" w:color="auto" w:fill="F8F8F8"/>
          <w:lang w:val="en-US"/>
        </w:rPr>
        <w:t xml:space="preserve">(model0.sev, model1.sev, model4.sev, </w:t>
      </w:r>
      <w:r w:rsidRPr="00A8550E">
        <w:rPr>
          <w:rFonts w:ascii="Consolas" w:eastAsia="Cambria" w:hAnsi="Consolas" w:cs="Times New Roman"/>
          <w:color w:val="204A87"/>
          <w:szCs w:val="24"/>
          <w:shd w:val="clear" w:color="auto" w:fill="F8F8F8"/>
          <w:lang w:val="en-US"/>
        </w:rPr>
        <w:t>sort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names =</w:t>
      </w:r>
      <w:r w:rsidRPr="00A8550E">
        <w:rPr>
          <w:rFonts w:ascii="Consolas" w:eastAsia="Cambria" w:hAnsi="Consolas" w:cs="Times New Roman"/>
          <w:szCs w:val="24"/>
          <w:shd w:val="clear" w:color="auto" w:fill="F8F8F8"/>
          <w:lang w:val="en-US"/>
        </w:rPr>
        <w:t xml:space="preserve"> model.nam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r w:rsidRPr="00A8550E">
        <w:rPr>
          <w:rFonts w:ascii="Consolas" w:eastAsia="Cambria" w:hAnsi="Consolas" w:cs="Times New Roman"/>
          <w:color w:val="4E9A06"/>
          <w:szCs w:val="24"/>
          <w:shd w:val="clear" w:color="auto" w:fill="F8F8F8"/>
          <w:lang w:val="en-US"/>
        </w:rPr>
        <w:t>"Resid. Dev"</w:t>
      </w:r>
      <w:r w:rsidRPr="00A8550E">
        <w:rPr>
          <w:rFonts w:ascii="Consolas" w:eastAsia="Cambria" w:hAnsi="Consolas" w:cs="Times New Roman"/>
          <w:szCs w:val="24"/>
          <w:shd w:val="clear" w:color="auto" w:fill="F8F8F8"/>
          <w:lang w:val="en-US"/>
        </w:rPr>
        <w:t>]]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summ.table[[</w:t>
      </w:r>
      <w:r w:rsidRPr="00A8550E">
        <w:rPr>
          <w:rFonts w:ascii="Consolas" w:eastAsia="Cambria" w:hAnsi="Consolas" w:cs="Times New Roman"/>
          <w:color w:val="4E9A06"/>
          <w:szCs w:val="24"/>
          <w:shd w:val="clear" w:color="auto" w:fill="F8F8F8"/>
          <w:lang w:val="en-US"/>
        </w:rPr>
        <w:t>"devianc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get the deviance from broom'd tab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AIC  df Resid. Dev</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ull                              0.0 2  133.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                         2.0 3  133.0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Vaccination Attitudes   4.1 5  131.7</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raphical Representations of model predicting severity ratigs for the paper</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box_severity&l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Condition, Avg_Severity))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box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trip.text.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y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verage Severity Rating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x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_bw</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panel.grid.maj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anel.grid.min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w:t>
      </w:r>
      <w:r w:rsidRPr="00A8550E">
        <w:rPr>
          <w:rFonts w:ascii="Consolas" w:eastAsia="Cambria" w:hAnsi="Consolas" w:cs="Times New Roman"/>
          <w:b/>
          <w:color w:val="204A87"/>
          <w:szCs w:val="24"/>
          <w:shd w:val="clear" w:color="auto" w:fill="F8F8F8"/>
          <w:lang w:val="en-US"/>
        </w:rPr>
        <w:lastRenderedPageBreak/>
        <w:t>lank</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xpand_limit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cale_y_continuou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break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line_severity&lt;-</w:t>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x=</w:t>
      </w:r>
      <w:r w:rsidRPr="00A8550E">
        <w:rPr>
          <w:rFonts w:ascii="Consolas" w:eastAsia="Cambria" w:hAnsi="Consolas" w:cs="Times New Roman"/>
          <w:szCs w:val="24"/>
          <w:shd w:val="clear" w:color="auto" w:fill="F8F8F8"/>
          <w:lang w:val="en-US"/>
        </w:rPr>
        <w:t xml:space="preserve">Vac, </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szCs w:val="24"/>
          <w:shd w:val="clear" w:color="auto" w:fill="F8F8F8"/>
          <w:lang w:val="en-US"/>
        </w:rPr>
        <w:t xml:space="preserve">Avg_Severity, </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szCs w:val="24"/>
          <w:shd w:val="clear" w:color="auto" w:fill="F8F8F8"/>
          <w:lang w:val="en-US"/>
        </w:rPr>
        <w:t>Condition))+</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point</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smoot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method=</w:t>
      </w:r>
      <w:r w:rsidRPr="00A8550E">
        <w:rPr>
          <w:rFonts w:ascii="Consolas" w:eastAsia="Cambria" w:hAnsi="Consolas" w:cs="Times New Roman"/>
          <w:color w:val="4E9A06"/>
          <w:szCs w:val="24"/>
          <w:shd w:val="clear" w:color="auto" w:fill="F8F8F8"/>
          <w:lang w:val="en-US"/>
        </w:rPr>
        <w:t>"l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ormula=</w:t>
      </w:r>
      <w:r w:rsidRPr="00A8550E">
        <w:rPr>
          <w:rFonts w:ascii="Consolas" w:eastAsia="Cambria" w:hAnsi="Consolas" w:cs="Times New Roman"/>
          <w:szCs w:val="24"/>
          <w:shd w:val="clear" w:color="auto" w:fill="F8F8F8"/>
          <w:lang w:val="en-US"/>
        </w:rPr>
        <w:t>y~x)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trip.text.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y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Average Severity Ratings"</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x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Vaccination Attitudes"</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_bw</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panel.grid.maj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anel.grid.min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xpand_limit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cale_y_continuou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break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7</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legend.position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3</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0.15</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ridExtra)</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package 'gridExtra' was built under R version 3.4.4</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grid.arrange</w:t>
      </w:r>
      <w:r w:rsidRPr="00A8550E">
        <w:rPr>
          <w:rFonts w:ascii="Consolas" w:eastAsia="Cambria" w:hAnsi="Consolas" w:cs="Times New Roman"/>
          <w:szCs w:val="24"/>
          <w:shd w:val="clear" w:color="auto" w:fill="F8F8F8"/>
          <w:lang w:val="en-US"/>
        </w:rPr>
        <w:t xml:space="preserve">(box_severity, line_severity, </w:t>
      </w:r>
      <w:r w:rsidRPr="00A8550E">
        <w:rPr>
          <w:rFonts w:ascii="Consolas" w:eastAsia="Cambria" w:hAnsi="Consolas" w:cs="Times New Roman"/>
          <w:color w:val="204A87"/>
          <w:szCs w:val="24"/>
          <w:shd w:val="clear" w:color="auto" w:fill="F8F8F8"/>
          <w:lang w:val="en-US"/>
        </w:rPr>
        <w:t>ncol=</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 xml:space="preserve">)  </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166A662E" wp14:editId="0ADEB613">
            <wp:extent cx="4620126" cy="3696101"/>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42-1.png"/>
                    <pic:cNvPicPr>
                      <a:picLocks noChangeAspect="1" noChangeArrowheads="1"/>
                    </pic:cNvPicPr>
                  </pic:nvPicPr>
                  <pic:blipFill>
                    <a:blip r:embed="rId50"/>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Table for the paper (model comparisons to predict recall)</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summ.tabl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do.call</w:t>
      </w:r>
      <w:r w:rsidRPr="00A8550E">
        <w:rPr>
          <w:rFonts w:ascii="Consolas" w:eastAsia="Cambria" w:hAnsi="Consolas" w:cs="Times New Roman"/>
          <w:szCs w:val="24"/>
          <w:shd w:val="clear" w:color="auto" w:fill="F8F8F8"/>
          <w:lang w:val="en-US"/>
        </w:rPr>
        <w:t xml:space="preserve">(rbind, </w:t>
      </w:r>
      <w:r w:rsidRPr="00A8550E">
        <w:rPr>
          <w:rFonts w:ascii="Consolas" w:eastAsia="Cambria" w:hAnsi="Consolas" w:cs="Times New Roman"/>
          <w:b/>
          <w:color w:val="204A87"/>
          <w:szCs w:val="24"/>
          <w:shd w:val="clear" w:color="auto" w:fill="F8F8F8"/>
          <w:lang w:val="en-US"/>
        </w:rPr>
        <w:t>lapply</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list</w:t>
      </w:r>
      <w:r w:rsidRPr="00A8550E">
        <w:rPr>
          <w:rFonts w:ascii="Consolas" w:eastAsia="Cambria" w:hAnsi="Consolas" w:cs="Times New Roman"/>
          <w:szCs w:val="24"/>
          <w:shd w:val="clear" w:color="auto" w:fill="F8F8F8"/>
          <w:lang w:val="en-US"/>
        </w:rPr>
        <w:t>(model0.Rec,model2.Rec, model4.Rec, model5.Rec, model10.Rec, model11.Rec), broom::glanc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null.deviance df.null    logLik      AIC      BIC deviance df.residual</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1       321.615     196 -513.1211 1028.242 1031.525 321.6150         196</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2       321.615     196 -510.6254 1025.251 1031.817 316.6236         19</w:t>
      </w:r>
      <w:r w:rsidRPr="00A8550E">
        <w:rPr>
          <w:rFonts w:ascii="Consolas" w:eastAsia="Cambria" w:hAnsi="Consolas" w:cs="Times New Roman"/>
          <w:szCs w:val="24"/>
          <w:lang w:val="en-US"/>
        </w:rPr>
        <w:lastRenderedPageBreak/>
        <w:t>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3       321.615     196 -512.7258 1029.452 1036.018 320.8245         195</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4       321.615     196 -509.9596 1025.919 1035.769 315.2920         194</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5       321.615     196 -509.7237 1027.447 1040.580 314.8202         193</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6       321.615     196 -507.3426 1024.685 1041.101 310.0581         192</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shd w:val="clear" w:color="auto" w:fill="F8F8F8"/>
          <w:lang w:val="en-US"/>
        </w:rPr>
        <w:t>model.names&lt;-</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Null"</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Reaction Ti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 + Reaction Ti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Vaccination Attitudes"</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Vaccination Attitudes + Reaction Time"</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bbmle::</w:t>
      </w:r>
      <w:r w:rsidRPr="00A8550E">
        <w:rPr>
          <w:rFonts w:ascii="Consolas" w:eastAsia="Cambria" w:hAnsi="Consolas" w:cs="Times New Roman"/>
          <w:b/>
          <w:color w:val="204A87"/>
          <w:szCs w:val="24"/>
          <w:shd w:val="clear" w:color="auto" w:fill="F8F8F8"/>
          <w:lang w:val="en-US"/>
        </w:rPr>
        <w:t>AICtab</w:t>
      </w:r>
      <w:r w:rsidRPr="00A8550E">
        <w:rPr>
          <w:rFonts w:ascii="Consolas" w:eastAsia="Cambria" w:hAnsi="Consolas" w:cs="Times New Roman"/>
          <w:szCs w:val="24"/>
          <w:shd w:val="clear" w:color="auto" w:fill="F8F8F8"/>
          <w:lang w:val="en-US"/>
        </w:rPr>
        <w:t xml:space="preserve">(model0.Rec,model2.Rec, model4.Rec, model5.Rec, model10.Rec, model11.Rec, </w:t>
      </w:r>
      <w:r w:rsidRPr="00A8550E">
        <w:rPr>
          <w:rFonts w:ascii="Consolas" w:eastAsia="Cambria" w:hAnsi="Consolas" w:cs="Times New Roman"/>
          <w:color w:val="204A87"/>
          <w:szCs w:val="24"/>
          <w:shd w:val="clear" w:color="auto" w:fill="F8F8F8"/>
          <w:lang w:val="en-US"/>
        </w:rPr>
        <w:t>weights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TRU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ort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8F5902"/>
          <w:szCs w:val="24"/>
          <w:shd w:val="clear" w:color="auto" w:fill="F8F8F8"/>
          <w:lang w:val="en-US"/>
        </w:rPr>
        <w:t>FALS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mnames =</w:t>
      </w:r>
      <w:r w:rsidRPr="00A8550E">
        <w:rPr>
          <w:rFonts w:ascii="Consolas" w:eastAsia="Cambria" w:hAnsi="Consolas" w:cs="Times New Roman"/>
          <w:szCs w:val="24"/>
          <w:shd w:val="clear" w:color="auto" w:fill="F8F8F8"/>
          <w:lang w:val="en-US"/>
        </w:rPr>
        <w:t xml:space="preserve"> model.names)</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r w:rsidRPr="00A8550E">
        <w:rPr>
          <w:rFonts w:ascii="Consolas" w:eastAsia="Cambria" w:hAnsi="Consolas" w:cs="Times New Roman"/>
          <w:color w:val="4E9A06"/>
          <w:szCs w:val="24"/>
          <w:shd w:val="clear" w:color="auto" w:fill="F8F8F8"/>
          <w:lang w:val="en-US"/>
        </w:rPr>
        <w:t>"Resid. Dev"</w:t>
      </w:r>
      <w:r w:rsidRPr="00A8550E">
        <w:rPr>
          <w:rFonts w:ascii="Consolas" w:eastAsia="Cambria" w:hAnsi="Consolas" w:cs="Times New Roman"/>
          <w:szCs w:val="24"/>
          <w:shd w:val="clear" w:color="auto" w:fill="F8F8F8"/>
          <w:lang w:val="en-US"/>
        </w:rPr>
        <w:t>]]  &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szCs w:val="24"/>
          <w:shd w:val="clear" w:color="auto" w:fill="F8F8F8"/>
          <w:lang w:val="en-US"/>
        </w:rPr>
        <w:t>summ.table[[</w:t>
      </w:r>
      <w:r w:rsidRPr="00A8550E">
        <w:rPr>
          <w:rFonts w:ascii="Consolas" w:eastAsia="Cambria" w:hAnsi="Consolas" w:cs="Times New Roman"/>
          <w:color w:val="4E9A06"/>
          <w:szCs w:val="24"/>
          <w:shd w:val="clear" w:color="auto" w:fill="F8F8F8"/>
          <w:lang w:val="en-US"/>
        </w:rPr>
        <w:t>"devianc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i/>
          <w:color w:val="8F5902"/>
          <w:szCs w:val="24"/>
          <w:shd w:val="clear" w:color="auto" w:fill="F8F8F8"/>
          <w:lang w:val="en-US"/>
        </w:rPr>
        <w:t># get the deviance from broom'd table</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reported.table</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dAIC  df weight Resid. Dev</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Null                                              3.6 1  0.060  321.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Reaction Time                                     0.6 2  0.269  316.6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                                         4.8 2  0.033  320.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 + Reaction Time                         1.2 3  0.192  315.3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xml:space="preserve">## Condition*Vaccination Attitudes                   2.8 4  0.090  314.8     </w:t>
      </w:r>
      <w:r w:rsidRPr="00A8550E">
        <w:rPr>
          <w:rFonts w:ascii="Cambria" w:eastAsia="Cambria" w:hAnsi="Cambria" w:cs="Times New Roman"/>
          <w:sz w:val="24"/>
          <w:szCs w:val="24"/>
          <w:lang w:val="en-US"/>
        </w:rPr>
        <w:br/>
      </w:r>
      <w:r w:rsidRPr="00A8550E">
        <w:rPr>
          <w:rFonts w:ascii="Consolas" w:eastAsia="Cambria" w:hAnsi="Consolas" w:cs="Times New Roman"/>
          <w:szCs w:val="24"/>
          <w:lang w:val="en-US"/>
        </w:rPr>
        <w:t>## Condition*Vaccination Attitudes + Reaction Time   0.0 5  0.356  310.1</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i/>
          <w:color w:val="8F5902"/>
          <w:szCs w:val="24"/>
          <w:shd w:val="clear" w:color="auto" w:fill="F8F8F8"/>
          <w:lang w:val="en-US"/>
        </w:rPr>
        <w:t># Graphical repressentation of the model to predict recal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x=</w:t>
      </w:r>
      <w:r w:rsidRPr="00A8550E">
        <w:rPr>
          <w:rFonts w:ascii="Consolas" w:eastAsia="Cambria" w:hAnsi="Consolas" w:cs="Times New Roman"/>
          <w:szCs w:val="24"/>
          <w:shd w:val="clear" w:color="auto" w:fill="F8F8F8"/>
          <w:lang w:val="en-US"/>
        </w:rPr>
        <w:t xml:space="preserve">Vac, </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szCs w:val="24"/>
          <w:shd w:val="clear" w:color="auto" w:fill="F8F8F8"/>
          <w:lang w:val="en-US"/>
        </w:rPr>
        <w:t>Recall/</w:t>
      </w:r>
      <w:r w:rsidRPr="00A8550E">
        <w:rPr>
          <w:rFonts w:ascii="Consolas" w:eastAsia="Cambria" w:hAnsi="Consolas" w:cs="Times New Roman"/>
          <w:color w:val="0000CF"/>
          <w:szCs w:val="24"/>
          <w:shd w:val="clear" w:color="auto" w:fill="F8F8F8"/>
          <w:lang w:val="en-US"/>
        </w:rPr>
        <w:t>24</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szCs w:val="24"/>
          <w:shd w:val="clear" w:color="auto" w:fill="F8F8F8"/>
          <w:lang w:val="en-US"/>
        </w:rPr>
        <w:t>Condition))+</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point</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smoot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method=</w:t>
      </w:r>
      <w:r w:rsidRPr="00A8550E">
        <w:rPr>
          <w:rFonts w:ascii="Consolas" w:eastAsia="Cambria" w:hAnsi="Consolas" w:cs="Times New Roman"/>
          <w:color w:val="4E9A06"/>
          <w:szCs w:val="24"/>
          <w:shd w:val="clear" w:color="auto" w:fill="F8F8F8"/>
          <w:lang w:val="en-US"/>
        </w:rPr>
        <w:t>"l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ormula=</w:t>
      </w:r>
      <w:r w:rsidRPr="00A8550E">
        <w:rPr>
          <w:rFonts w:ascii="Consolas" w:eastAsia="Cambria" w:hAnsi="Consolas" w:cs="Times New Roman"/>
          <w:szCs w:val="24"/>
          <w:shd w:val="clear" w:color="auto" w:fill="F8F8F8"/>
          <w:lang w:val="en-US"/>
        </w:rPr>
        <w:t>y~x)+</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facet_wrap</w:t>
      </w:r>
      <w:r w:rsidRPr="00A8550E">
        <w:rPr>
          <w:rFonts w:ascii="Consolas" w:eastAsia="Cambria" w:hAnsi="Consolas" w:cs="Times New Roman"/>
          <w:szCs w:val="24"/>
          <w:shd w:val="clear" w:color="auto" w:fill="F8F8F8"/>
          <w:lang w:val="en-US"/>
        </w:rPr>
        <w:t>(~Condition)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trip.text.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14</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y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Proportion of Symptoms/Side Effects Correctly Recalled"</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x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Vaccination Attitudes"</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12</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12</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Removed 5 rows containing non-finite values (stat_smooth).</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Removed 5 rows containing missing values (geom_poin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lastRenderedPageBreak/>
        <w:drawing>
          <wp:inline distT="0" distB="0" distL="0" distR="0" wp14:anchorId="1CFBB5B2" wp14:editId="7F762961">
            <wp:extent cx="4620126" cy="3696101"/>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44-1.png"/>
                    <pic:cNvPicPr>
                      <a:picLocks noChangeAspect="1" noChangeArrowheads="1"/>
                    </pic:cNvPicPr>
                  </pic:nvPicPr>
                  <pic:blipFill>
                    <a:blip r:embed="rId51"/>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box_recall&l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Condition, Recall/</w:t>
      </w:r>
      <w:r w:rsidRPr="00A8550E">
        <w:rPr>
          <w:rFonts w:ascii="Consolas" w:eastAsia="Cambria" w:hAnsi="Consolas" w:cs="Times New Roman"/>
          <w:color w:val="0000CF"/>
          <w:szCs w:val="24"/>
          <w:shd w:val="clear" w:color="auto" w:fill="F8F8F8"/>
          <w:lang w:val="en-US"/>
        </w:rPr>
        <w:t>24</w:t>
      </w:r>
      <w:r w:rsidRPr="00A8550E">
        <w:rPr>
          <w:rFonts w:ascii="Consolas" w:eastAsia="Cambria" w:hAnsi="Consolas" w:cs="Times New Roman"/>
          <w:szCs w:val="24"/>
          <w:shd w:val="clear" w:color="auto" w:fill="F8F8F8"/>
          <w:lang w:val="en-US"/>
        </w:rPr>
        <w:t>))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boxplo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trip.text.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y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Proportion of Correct Recall"</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x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Condition"</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_bw</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panel.grid.maj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anel.grid.min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xpand_limit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cale_y_continuou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break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1</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i/>
          <w:color w:val="8F5902"/>
          <w:szCs w:val="24"/>
          <w:shd w:val="clear" w:color="auto" w:fill="F8F8F8"/>
          <w:lang w:val="en-US"/>
        </w:rPr>
        <w:t># Graphical repressentation of the model</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gplot2)</w:t>
      </w:r>
      <w:r w:rsidRPr="00A8550E">
        <w:rPr>
          <w:rFonts w:ascii="Cambria" w:eastAsia="Cambria" w:hAnsi="Cambria" w:cs="Times New Roman"/>
          <w:sz w:val="24"/>
          <w:szCs w:val="24"/>
          <w:lang w:val="en-US"/>
        </w:rPr>
        <w:br/>
      </w:r>
      <w:r w:rsidRPr="00A8550E">
        <w:rPr>
          <w:rFonts w:ascii="Consolas" w:eastAsia="Cambria" w:hAnsi="Consolas" w:cs="Times New Roman"/>
          <w:szCs w:val="24"/>
          <w:shd w:val="clear" w:color="auto" w:fill="F8F8F8"/>
          <w:lang w:val="en-US"/>
        </w:rPr>
        <w:t>line_recall&lt;-</w:t>
      </w:r>
      <w:r w:rsidRPr="00A8550E">
        <w:rPr>
          <w:rFonts w:ascii="Consolas" w:eastAsia="Cambria" w:hAnsi="Consolas" w:cs="Times New Roman"/>
          <w:b/>
          <w:color w:val="204A87"/>
          <w:szCs w:val="24"/>
          <w:shd w:val="clear" w:color="auto" w:fill="F8F8F8"/>
          <w:lang w:val="en-US"/>
        </w:rPr>
        <w:t>ggplot</w:t>
      </w:r>
      <w:r w:rsidRPr="00A8550E">
        <w:rPr>
          <w:rFonts w:ascii="Consolas" w:eastAsia="Cambria" w:hAnsi="Consolas" w:cs="Times New Roman"/>
          <w:szCs w:val="24"/>
          <w:shd w:val="clear" w:color="auto" w:fill="F8F8F8"/>
          <w:lang w:val="en-US"/>
        </w:rPr>
        <w:t xml:space="preserve">(da, </w:t>
      </w:r>
      <w:r w:rsidRPr="00A8550E">
        <w:rPr>
          <w:rFonts w:ascii="Consolas" w:eastAsia="Cambria" w:hAnsi="Consolas" w:cs="Times New Roman"/>
          <w:b/>
          <w:color w:val="204A87"/>
          <w:szCs w:val="24"/>
          <w:shd w:val="clear" w:color="auto" w:fill="F8F8F8"/>
          <w:lang w:val="en-US"/>
        </w:rPr>
        <w:t>ae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x=</w:t>
      </w:r>
      <w:r w:rsidRPr="00A8550E">
        <w:rPr>
          <w:rFonts w:ascii="Consolas" w:eastAsia="Cambria" w:hAnsi="Consolas" w:cs="Times New Roman"/>
          <w:szCs w:val="24"/>
          <w:shd w:val="clear" w:color="auto" w:fill="F8F8F8"/>
          <w:lang w:val="en-US"/>
        </w:rPr>
        <w:t xml:space="preserve">Vac, </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szCs w:val="24"/>
          <w:shd w:val="clear" w:color="auto" w:fill="F8F8F8"/>
          <w:lang w:val="en-US"/>
        </w:rPr>
        <w:t>Recall/</w:t>
      </w:r>
      <w:r w:rsidRPr="00A8550E">
        <w:rPr>
          <w:rFonts w:ascii="Consolas" w:eastAsia="Cambria" w:hAnsi="Consolas" w:cs="Times New Roman"/>
          <w:color w:val="0000CF"/>
          <w:szCs w:val="24"/>
          <w:shd w:val="clear" w:color="auto" w:fill="F8F8F8"/>
          <w:lang w:val="en-US"/>
        </w:rPr>
        <w:t>24</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szCs w:val="24"/>
          <w:shd w:val="clear" w:color="auto" w:fill="F8F8F8"/>
          <w:lang w:val="en-US"/>
        </w:rPr>
        <w:t>Condition))+</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point</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geom_smooth</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method=</w:t>
      </w:r>
      <w:r w:rsidRPr="00A8550E">
        <w:rPr>
          <w:rFonts w:ascii="Consolas" w:eastAsia="Cambria" w:hAnsi="Consolas" w:cs="Times New Roman"/>
          <w:color w:val="4E9A06"/>
          <w:szCs w:val="24"/>
          <w:shd w:val="clear" w:color="auto" w:fill="F8F8F8"/>
          <w:lang w:val="en-US"/>
        </w:rPr>
        <w:t>"lm"</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ormula=</w:t>
      </w:r>
      <w:r w:rsidRPr="00A8550E">
        <w:rPr>
          <w:rFonts w:ascii="Consolas" w:eastAsia="Cambria" w:hAnsi="Consolas" w:cs="Times New Roman"/>
          <w:szCs w:val="24"/>
          <w:shd w:val="clear" w:color="auto" w:fill="F8F8F8"/>
          <w:lang w:val="en-US"/>
        </w:rPr>
        <w:t>y~x)+</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strip.text.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y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Proportion of Correct Recall"</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xlab</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4E9A06"/>
          <w:szCs w:val="24"/>
          <w:shd w:val="clear" w:color="auto" w:fill="F8F8F8"/>
          <w:lang w:val="en-US"/>
        </w:rPr>
        <w:t>"Vaccination Attitudes"</w:t>
      </w:r>
      <w:r w:rsidRPr="00A8550E">
        <w:rPr>
          <w:rFonts w:ascii="Consolas" w:eastAsia="Cambria" w:hAnsi="Consolas" w:cs="Times New Roman"/>
          <w:szCs w:val="24"/>
          <w:shd w:val="clear" w:color="auto" w:fill="F8F8F8"/>
          <w:lang w:val="en-US"/>
        </w:rPr>
        <w:t>) +</w:t>
      </w:r>
      <w:r w:rsidRPr="00A8550E">
        <w:rPr>
          <w:rFonts w:ascii="Consolas" w:eastAsia="Cambria" w:hAnsi="Consolas" w:cs="Times New Roman"/>
          <w:color w:val="4E9A06"/>
          <w:szCs w:val="24"/>
          <w:shd w:val="clear" w:color="auto" w:fill="F8F8F8"/>
          <w:lang w:val="en-US"/>
        </w:rPr>
        <w:t xml:space="preserve"> </w:t>
      </w:r>
      <w:r w:rsidRPr="00A8550E">
        <w:rPr>
          <w:rFonts w:ascii="Cambria" w:eastAsia="Cambria" w:hAnsi="Cambria" w:cs="Times New Roman"/>
          <w:sz w:val="24"/>
          <w:szCs w:val="24"/>
          <w:lang w:val="en-US"/>
        </w:rPr>
        <w:br/>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y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axis.title.x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text</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color=</w:t>
      </w:r>
      <w:r w:rsidRPr="00A8550E">
        <w:rPr>
          <w:rFonts w:ascii="Consolas" w:eastAsia="Cambria" w:hAnsi="Consolas" w:cs="Times New Roman"/>
          <w:color w:val="4E9A06"/>
          <w:szCs w:val="24"/>
          <w:shd w:val="clear" w:color="auto" w:fill="F8F8F8"/>
          <w:lang w:val="en-US"/>
        </w:rPr>
        <w:t>"blac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size=</w:t>
      </w:r>
      <w:r w:rsidRPr="00A8550E">
        <w:rPr>
          <w:rFonts w:ascii="Consolas" w:eastAsia="Cambria" w:hAnsi="Consolas" w:cs="Times New Roman"/>
          <w:color w:val="0000CF"/>
          <w:szCs w:val="24"/>
          <w:shd w:val="clear" w:color="auto" w:fill="F8F8F8"/>
          <w:lang w:val="en-US"/>
        </w:rPr>
        <w:t>20</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face=</w:t>
      </w:r>
      <w:r w:rsidRPr="00A8550E">
        <w:rPr>
          <w:rFonts w:ascii="Consolas" w:eastAsia="Cambria" w:hAnsi="Consolas" w:cs="Times New Roman"/>
          <w:color w:val="4E9A06"/>
          <w:szCs w:val="24"/>
          <w:shd w:val="clear" w:color="auto" w:fill="F8F8F8"/>
          <w:lang w:val="en-US"/>
        </w:rPr>
        <w:t>"bold"</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_bw</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panel.grid.maj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204A87"/>
          <w:szCs w:val="24"/>
          <w:shd w:val="clear" w:color="auto" w:fill="F8F8F8"/>
          <w:lang w:val="en-US"/>
        </w:rPr>
        <w:t>panel.grid.minor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lement_blank</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4E9A06"/>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expand_limit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y=</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scale_y_continuous</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breaks=</w:t>
      </w:r>
      <w:r w:rsidRPr="00A8550E">
        <w:rPr>
          <w:rFonts w:ascii="Consolas" w:eastAsia="Cambria" w:hAnsi="Consolas" w:cs="Times New Roman"/>
          <w:b/>
          <w:color w:val="204A87"/>
          <w:szCs w:val="24"/>
          <w:shd w:val="clear" w:color="auto" w:fill="F8F8F8"/>
          <w:lang w:val="en-US"/>
        </w:rPr>
        <w:t>seq</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1</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b/>
          <w:color w:val="204A87"/>
          <w:szCs w:val="24"/>
          <w:shd w:val="clear" w:color="auto" w:fill="F8F8F8"/>
          <w:lang w:val="en-US"/>
        </w:rPr>
        <w:t>theme</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204A87"/>
          <w:szCs w:val="24"/>
          <w:shd w:val="clear" w:color="auto" w:fill="F8F8F8"/>
          <w:lang w:val="en-US"/>
        </w:rPr>
        <w:t>legend.position =</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b/>
          <w:color w:val="204A87"/>
          <w:szCs w:val="24"/>
          <w:shd w:val="clear" w:color="auto" w:fill="F8F8F8"/>
          <w:lang w:val="en-US"/>
        </w:rPr>
        <w:t>c</w:t>
      </w:r>
      <w:r w:rsidRPr="00A8550E">
        <w:rPr>
          <w:rFonts w:ascii="Consolas" w:eastAsia="Cambria" w:hAnsi="Consolas" w:cs="Times New Roman"/>
          <w:szCs w:val="24"/>
          <w:shd w:val="clear" w:color="auto" w:fill="F8F8F8"/>
          <w:lang w:val="en-US"/>
        </w:rPr>
        <w:t>(</w:t>
      </w:r>
      <w:r w:rsidRPr="00A8550E">
        <w:rPr>
          <w:rFonts w:ascii="Consolas" w:eastAsia="Cambria" w:hAnsi="Consolas" w:cs="Times New Roman"/>
          <w:color w:val="0000CF"/>
          <w:szCs w:val="24"/>
          <w:shd w:val="clear" w:color="auto" w:fill="F8F8F8"/>
          <w:lang w:val="en-US"/>
        </w:rPr>
        <w:t>0.3</w:t>
      </w:r>
      <w:r w:rsidRPr="00A8550E">
        <w:rPr>
          <w:rFonts w:ascii="Consolas" w:eastAsia="Cambria" w:hAnsi="Consolas" w:cs="Times New Roman"/>
          <w:szCs w:val="24"/>
          <w:shd w:val="clear" w:color="auto" w:fill="F8F8F8"/>
          <w:lang w:val="en-US"/>
        </w:rPr>
        <w:t xml:space="preserve">, </w:t>
      </w:r>
      <w:r w:rsidRPr="00A8550E">
        <w:rPr>
          <w:rFonts w:ascii="Consolas" w:eastAsia="Cambria" w:hAnsi="Consolas" w:cs="Times New Roman"/>
          <w:color w:val="0000CF"/>
          <w:szCs w:val="24"/>
          <w:shd w:val="clear" w:color="auto" w:fill="F8F8F8"/>
          <w:lang w:val="en-US"/>
        </w:rPr>
        <w:t>0.15</w:t>
      </w:r>
      <w:r w:rsidRPr="00A8550E">
        <w:rPr>
          <w:rFonts w:ascii="Consolas" w:eastAsia="Cambria" w:hAnsi="Consolas" w:cs="Times New Roman"/>
          <w:szCs w:val="24"/>
          <w:shd w:val="clear" w:color="auto" w:fill="F8F8F8"/>
          <w:lang w:val="en-US"/>
        </w:rPr>
        <w:t>))</w:t>
      </w:r>
      <w:r w:rsidRPr="00A8550E">
        <w:rPr>
          <w:rFonts w:ascii="Cambria" w:eastAsia="Cambria" w:hAnsi="Cambria" w:cs="Times New Roman"/>
          <w:sz w:val="24"/>
          <w:szCs w:val="24"/>
          <w:lang w:val="en-US"/>
        </w:rPr>
        <w:br/>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library</w:t>
      </w:r>
      <w:r w:rsidRPr="00A8550E">
        <w:rPr>
          <w:rFonts w:ascii="Consolas" w:eastAsia="Cambria" w:hAnsi="Consolas" w:cs="Times New Roman"/>
          <w:szCs w:val="24"/>
          <w:shd w:val="clear" w:color="auto" w:fill="F8F8F8"/>
          <w:lang w:val="en-US"/>
        </w:rPr>
        <w:t>(gridExtra)</w:t>
      </w:r>
      <w:r w:rsidRPr="00A8550E">
        <w:rPr>
          <w:rFonts w:ascii="Cambria" w:eastAsia="Cambria" w:hAnsi="Cambria" w:cs="Times New Roman"/>
          <w:sz w:val="24"/>
          <w:szCs w:val="24"/>
          <w:lang w:val="en-US"/>
        </w:rPr>
        <w:br/>
      </w:r>
      <w:r w:rsidRPr="00A8550E">
        <w:rPr>
          <w:rFonts w:ascii="Consolas" w:eastAsia="Cambria" w:hAnsi="Consolas" w:cs="Times New Roman"/>
          <w:b/>
          <w:color w:val="204A87"/>
          <w:szCs w:val="24"/>
          <w:shd w:val="clear" w:color="auto" w:fill="F8F8F8"/>
          <w:lang w:val="en-US"/>
        </w:rPr>
        <w:t>grid.arrange</w:t>
      </w:r>
      <w:r w:rsidRPr="00A8550E">
        <w:rPr>
          <w:rFonts w:ascii="Consolas" w:eastAsia="Cambria" w:hAnsi="Consolas" w:cs="Times New Roman"/>
          <w:szCs w:val="24"/>
          <w:shd w:val="clear" w:color="auto" w:fill="F8F8F8"/>
          <w:lang w:val="en-US"/>
        </w:rPr>
        <w:t xml:space="preserve">(box_recall, line_recall, </w:t>
      </w:r>
      <w:r w:rsidRPr="00A8550E">
        <w:rPr>
          <w:rFonts w:ascii="Consolas" w:eastAsia="Cambria" w:hAnsi="Consolas" w:cs="Times New Roman"/>
          <w:color w:val="204A87"/>
          <w:szCs w:val="24"/>
          <w:shd w:val="clear" w:color="auto" w:fill="F8F8F8"/>
          <w:lang w:val="en-US"/>
        </w:rPr>
        <w:t>ncol=</w:t>
      </w:r>
      <w:r w:rsidRPr="00A8550E">
        <w:rPr>
          <w:rFonts w:ascii="Consolas" w:eastAsia="Cambria" w:hAnsi="Consolas" w:cs="Times New Roman"/>
          <w:color w:val="0000CF"/>
          <w:szCs w:val="24"/>
          <w:shd w:val="clear" w:color="auto" w:fill="F8F8F8"/>
          <w:lang w:val="en-US"/>
        </w:rPr>
        <w:t>2</w:t>
      </w:r>
      <w:r w:rsidRPr="00A8550E">
        <w:rPr>
          <w:rFonts w:ascii="Consolas" w:eastAsia="Cambria" w:hAnsi="Consolas" w:cs="Times New Roman"/>
          <w:szCs w:val="24"/>
          <w:shd w:val="clear" w:color="auto" w:fill="F8F8F8"/>
          <w:lang w:val="en-US"/>
        </w:rPr>
        <w:t xml:space="preserve">) </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Removed 5 rows containing non-finite values (stat_boxplot).</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t>## Warning: Removed 5 rows containing non-finite values (stat_smooth).</w:t>
      </w:r>
    </w:p>
    <w:p w:rsidR="00A8550E" w:rsidRPr="00A8550E" w:rsidRDefault="00A8550E" w:rsidP="00A8550E">
      <w:pPr>
        <w:shd w:val="clear" w:color="auto" w:fill="F8F8F8"/>
        <w:wordWrap w:val="0"/>
        <w:spacing w:after="200" w:line="240" w:lineRule="auto"/>
        <w:rPr>
          <w:rFonts w:ascii="Cambria" w:eastAsia="Cambria" w:hAnsi="Cambria" w:cs="Times New Roman"/>
          <w:sz w:val="24"/>
          <w:szCs w:val="24"/>
          <w:lang w:val="en-US"/>
        </w:rPr>
      </w:pPr>
      <w:r w:rsidRPr="00A8550E">
        <w:rPr>
          <w:rFonts w:ascii="Consolas" w:eastAsia="Cambria" w:hAnsi="Consolas" w:cs="Times New Roman"/>
          <w:szCs w:val="24"/>
          <w:lang w:val="en-US"/>
        </w:rPr>
        <w:lastRenderedPageBreak/>
        <w:t>## Warning: Removed 5 rows containing missing values (geom_point).</w:t>
      </w:r>
    </w:p>
    <w:p w:rsidR="00A8550E" w:rsidRPr="00A8550E" w:rsidRDefault="00A8550E" w:rsidP="00A8550E">
      <w:pPr>
        <w:spacing w:before="180" w:after="180" w:line="240" w:lineRule="auto"/>
        <w:rPr>
          <w:rFonts w:ascii="Cambria" w:eastAsia="Cambria" w:hAnsi="Cambria" w:cs="Times New Roman"/>
          <w:sz w:val="24"/>
          <w:szCs w:val="24"/>
          <w:lang w:val="en-US"/>
        </w:rPr>
      </w:pPr>
      <w:r w:rsidRPr="00A8550E">
        <w:rPr>
          <w:rFonts w:ascii="Cambria" w:eastAsia="Cambria" w:hAnsi="Cambria" w:cs="Times New Roman"/>
          <w:noProof/>
          <w:sz w:val="24"/>
          <w:szCs w:val="24"/>
          <w:lang w:eastAsia="en-GB"/>
        </w:rPr>
        <w:drawing>
          <wp:inline distT="0" distB="0" distL="0" distR="0" wp14:anchorId="731E6585" wp14:editId="7029A61C">
            <wp:extent cx="4620126" cy="3696101"/>
            <wp:effectExtent l="0" t="0" r="0" b="0"/>
            <wp:docPr id="43" name="Picture"/>
            <wp:cNvGraphicFramePr/>
            <a:graphic xmlns:a="http://schemas.openxmlformats.org/drawingml/2006/main">
              <a:graphicData uri="http://schemas.openxmlformats.org/drawingml/2006/picture">
                <pic:pic xmlns:pic="http://schemas.openxmlformats.org/drawingml/2006/picture">
                  <pic:nvPicPr>
                    <pic:cNvPr id="0" name="Picture" descr="experiment_gorilla_files/figure-docx/unnamed-chunk-45-1.png"/>
                    <pic:cNvPicPr>
                      <a:picLocks noChangeAspect="1" noChangeArrowheads="1"/>
                    </pic:cNvPicPr>
                  </pic:nvPicPr>
                  <pic:blipFill>
                    <a:blip r:embed="rId52"/>
                    <a:stretch>
                      <a:fillRect/>
                    </a:stretch>
                  </pic:blipFill>
                  <pic:spPr bwMode="auto">
                    <a:xfrm>
                      <a:off x="0" y="0"/>
                      <a:ext cx="4620126" cy="3696101"/>
                    </a:xfrm>
                    <a:prstGeom prst="rect">
                      <a:avLst/>
                    </a:prstGeom>
                    <a:noFill/>
                    <a:ln w="9525">
                      <a:noFill/>
                      <a:headEnd/>
                      <a:tailEnd/>
                    </a:ln>
                  </pic:spPr>
                </pic:pic>
              </a:graphicData>
            </a:graphic>
          </wp:inline>
        </w:drawing>
      </w:r>
    </w:p>
    <w:p w:rsidR="00A8550E" w:rsidRPr="00644C29" w:rsidRDefault="00A8550E" w:rsidP="00A8550E">
      <w:pPr>
        <w:pStyle w:val="Heading1"/>
        <w:rPr>
          <w:rFonts w:eastAsia="Times New Roman"/>
          <w:lang w:val="en-US"/>
        </w:rPr>
      </w:pPr>
      <w:bookmarkStart w:id="27" w:name="references"/>
      <w:bookmarkEnd w:id="27"/>
      <w:r>
        <w:rPr>
          <w:rFonts w:eastAsia="Times New Roman"/>
          <w:lang w:val="en-US"/>
        </w:rPr>
        <w:t>F: REFERENCES</w:t>
      </w:r>
    </w:p>
    <w:p w:rsidR="00F64F7C" w:rsidRDefault="00F64F7C"/>
    <w:p w:rsidR="00F64F7C" w:rsidRPr="00F64F7C" w:rsidRDefault="00F64F7C" w:rsidP="00DF40CE">
      <w:pPr>
        <w:pStyle w:val="EndNoteBibliography"/>
        <w:spacing w:after="0"/>
        <w:ind w:left="720" w:hanging="720"/>
        <w:jc w:val="both"/>
      </w:pPr>
      <w:r>
        <w:fldChar w:fldCharType="begin"/>
      </w:r>
      <w:r>
        <w:instrText xml:space="preserve"> ADDIN EN.REFLIST </w:instrText>
      </w:r>
      <w:r>
        <w:fldChar w:fldCharType="separate"/>
      </w:r>
      <w:r w:rsidRPr="00F64F7C">
        <w:t xml:space="preserve">Asch, D. A., Baron, J., Hershey, J. C., Kunreuther, H., Meszaros, J., Ritov, I., &amp; Spranca, M. (1994). Omission bias and pertussis vaccination. </w:t>
      </w:r>
      <w:r w:rsidRPr="00F64F7C">
        <w:rPr>
          <w:i/>
        </w:rPr>
        <w:t>Med</w:t>
      </w:r>
      <w:r w:rsidR="00644C29">
        <w:rPr>
          <w:i/>
        </w:rPr>
        <w:t>ical</w:t>
      </w:r>
      <w:r w:rsidRPr="00F64F7C">
        <w:rPr>
          <w:i/>
        </w:rPr>
        <w:t xml:space="preserve"> Decis</w:t>
      </w:r>
      <w:r w:rsidR="00644C29">
        <w:rPr>
          <w:i/>
        </w:rPr>
        <w:t>ion</w:t>
      </w:r>
      <w:r w:rsidRPr="00F64F7C">
        <w:rPr>
          <w:i/>
        </w:rPr>
        <w:t xml:space="preserve"> Making, 14</w:t>
      </w:r>
      <w:r w:rsidRPr="00F64F7C">
        <w:t xml:space="preserve">(2), 118-123. </w:t>
      </w:r>
    </w:p>
    <w:p w:rsidR="00F64F7C" w:rsidRPr="00F64F7C" w:rsidRDefault="00F64F7C" w:rsidP="00DF40CE">
      <w:pPr>
        <w:pStyle w:val="EndNoteBibliography"/>
        <w:spacing w:after="0"/>
        <w:ind w:left="720" w:hanging="720"/>
        <w:jc w:val="both"/>
      </w:pPr>
      <w:r w:rsidRPr="00F64F7C">
        <w:t xml:space="preserve">Boyer, P., &amp; Parren, N. (2015). Threat-Related Information Suggests Competence: A Possible Factor in the Spread of Rumors. </w:t>
      </w:r>
      <w:r w:rsidRPr="00F64F7C">
        <w:rPr>
          <w:i/>
        </w:rPr>
        <w:t>PLoS ONE, 10</w:t>
      </w:r>
      <w:r w:rsidRPr="00F64F7C">
        <w:t>(6), e0128421. doi:10.1371/journal.pone.0128421</w:t>
      </w:r>
    </w:p>
    <w:p w:rsidR="00F64F7C" w:rsidRPr="00F64F7C" w:rsidRDefault="00F64F7C" w:rsidP="00DF40CE">
      <w:pPr>
        <w:pStyle w:val="EndNoteBibliography"/>
        <w:spacing w:after="0"/>
        <w:ind w:left="720" w:hanging="720"/>
        <w:jc w:val="both"/>
      </w:pPr>
      <w:r w:rsidRPr="00F64F7C">
        <w:t xml:space="preserve">Brown, K. F., Kroll, J. S., Hudson, M. J., Ramsay, M., Green, J., Vincent, C. A., . . . Sevdalis, N. (2010). Omission bias and vaccine rejection by parents of healthy children: implications for the influenza A/H1N1 vaccination programme. </w:t>
      </w:r>
      <w:r w:rsidRPr="00F64F7C">
        <w:rPr>
          <w:i/>
        </w:rPr>
        <w:t>Vaccine, 28</w:t>
      </w:r>
      <w:r w:rsidRPr="00F64F7C">
        <w:t>(25), 4181-4185. doi:10.1016/j.vaccine.2010.04.012</w:t>
      </w:r>
    </w:p>
    <w:p w:rsidR="00F64F7C" w:rsidRPr="00F64F7C" w:rsidRDefault="00F64F7C" w:rsidP="00DF40CE">
      <w:pPr>
        <w:pStyle w:val="EndNoteBibliography"/>
        <w:spacing w:after="0"/>
        <w:ind w:left="720" w:hanging="720"/>
        <w:jc w:val="both"/>
      </w:pPr>
      <w:r w:rsidRPr="00F64F7C">
        <w:t xml:space="preserve">Browne, M., Thomson, P., Rockloff, M. J., &amp; Pennycook, G. (2015). Going against the Herd: Psychological and Cultural Factors Underlying the ‘Vaccination Confidence Gap’. </w:t>
      </w:r>
      <w:r w:rsidRPr="00F64F7C">
        <w:rPr>
          <w:i/>
        </w:rPr>
        <w:t>PLoS ONE, 10</w:t>
      </w:r>
      <w:r w:rsidRPr="00F64F7C">
        <w:t>(9), e0132562. doi:10.1371/journal.pone.0132562</w:t>
      </w:r>
    </w:p>
    <w:p w:rsidR="00F64F7C" w:rsidRPr="00F64F7C" w:rsidRDefault="00F64F7C" w:rsidP="00DF40CE">
      <w:pPr>
        <w:pStyle w:val="EndNoteBibliography"/>
        <w:spacing w:after="0"/>
        <w:ind w:left="720" w:hanging="720"/>
        <w:jc w:val="both"/>
      </w:pPr>
      <w:r w:rsidRPr="00F64F7C">
        <w:t xml:space="preserve">Chandler, J. J., &amp; Paolacci, G. (2017). Lie for a Dime. </w:t>
      </w:r>
      <w:r w:rsidRPr="00F64F7C">
        <w:rPr>
          <w:i/>
        </w:rPr>
        <w:t>Social Psychological and Personality Science</w:t>
      </w:r>
      <w:r w:rsidRPr="00F64F7C">
        <w:t>, 1948550617698203. doi:10.1177/1948550617698203</w:t>
      </w:r>
    </w:p>
    <w:p w:rsidR="00F64F7C" w:rsidRPr="00F64F7C" w:rsidRDefault="00F64F7C" w:rsidP="00DF40CE">
      <w:pPr>
        <w:pStyle w:val="EndNoteBibliography"/>
        <w:spacing w:after="0"/>
        <w:ind w:left="720" w:hanging="720"/>
        <w:jc w:val="both"/>
      </w:pPr>
      <w:r w:rsidRPr="00F64F7C">
        <w:t xml:space="preserve">Clifford, S., &amp; Wendell, D. G. (2016). How Disgust Influences Health Purity Attitudes. </w:t>
      </w:r>
      <w:r w:rsidRPr="00F64F7C">
        <w:rPr>
          <w:i/>
        </w:rPr>
        <w:t>Political Behavior, 38</w:t>
      </w:r>
      <w:r w:rsidRPr="00F64F7C">
        <w:t>(1), 155-178. doi:10.1007/s11109-015-9310-z</w:t>
      </w:r>
    </w:p>
    <w:p w:rsidR="00F64F7C" w:rsidRPr="00F64F7C" w:rsidRDefault="00F64F7C" w:rsidP="00DF40CE">
      <w:pPr>
        <w:pStyle w:val="EndNoteBibliography"/>
        <w:spacing w:after="0"/>
        <w:ind w:left="720" w:hanging="720"/>
        <w:jc w:val="both"/>
      </w:pPr>
      <w:r w:rsidRPr="00F64F7C">
        <w:t xml:space="preserve">Connolly, T., &amp; Reb, J. (2003). Omission bias in vaccination decisions: Where's the "omission"? Where's the "bias"? </w:t>
      </w:r>
      <w:r w:rsidRPr="00F64F7C">
        <w:rPr>
          <w:i/>
        </w:rPr>
        <w:t>Organizational Behavior and Human Decision Processes, 91</w:t>
      </w:r>
      <w:r w:rsidRPr="00F64F7C">
        <w:t>(2), 186-202. doi:10.1016/s0749-5978(03)00057-8</w:t>
      </w:r>
    </w:p>
    <w:p w:rsidR="00F64F7C" w:rsidRPr="00F64F7C" w:rsidRDefault="00F64F7C" w:rsidP="00DF40CE">
      <w:pPr>
        <w:pStyle w:val="EndNoteBibliography"/>
        <w:spacing w:after="0"/>
        <w:ind w:left="720" w:hanging="720"/>
        <w:jc w:val="both"/>
      </w:pPr>
      <w:r w:rsidRPr="00F64F7C">
        <w:t xml:space="preserve">Eriksson, K., &amp; Coultas, J. C. (2014). Corpses, Maggots, Poodles and Rats: Emotional Selection Operating in Three Phases of Cultural Transmission of Urban Legends. </w:t>
      </w:r>
      <w:r w:rsidRPr="00F64F7C">
        <w:rPr>
          <w:i/>
        </w:rPr>
        <w:t>Journal of Cognition and Culture, 14</w:t>
      </w:r>
      <w:r w:rsidR="00644C29">
        <w:t>(1-2), 1-26. doi:</w:t>
      </w:r>
      <w:r w:rsidRPr="00F64F7C">
        <w:t>:</w:t>
      </w:r>
      <w:r w:rsidRPr="00E51AB2">
        <w:t>10.1163/15685373-12342107</w:t>
      </w:r>
    </w:p>
    <w:p w:rsidR="00F64F7C" w:rsidRDefault="00F64F7C" w:rsidP="00DF40CE">
      <w:pPr>
        <w:pStyle w:val="EndNoteBibliography"/>
        <w:spacing w:after="0"/>
        <w:ind w:left="720" w:hanging="720"/>
        <w:jc w:val="both"/>
      </w:pPr>
      <w:r w:rsidRPr="00F64F7C">
        <w:t xml:space="preserve">Eriksson, K., Coultas, J. C., &amp; de Barra, M. (2016). Cross-Cultural Differences in Emotional Selection on Transmission of Information. </w:t>
      </w:r>
      <w:r w:rsidRPr="00F64F7C">
        <w:rPr>
          <w:i/>
        </w:rPr>
        <w:t>Journal of Cognition and Culture, 16</w:t>
      </w:r>
      <w:r w:rsidR="00644C29">
        <w:t>(1-2), 122-143. doi:</w:t>
      </w:r>
      <w:r w:rsidRPr="00F64F7C">
        <w:t>:</w:t>
      </w:r>
      <w:r w:rsidRPr="00E51AB2">
        <w:t>10.1163/15685373-12342171</w:t>
      </w:r>
    </w:p>
    <w:p w:rsidR="00A8550E" w:rsidRPr="00F64F7C" w:rsidRDefault="00A8550E" w:rsidP="00A8550E">
      <w:pPr>
        <w:spacing w:before="180" w:after="180" w:line="240" w:lineRule="auto"/>
      </w:pPr>
      <w:r w:rsidRPr="00A8550E">
        <w:rPr>
          <w:rFonts w:ascii="Cambria" w:eastAsia="Cambria" w:hAnsi="Cambria" w:cs="Times New Roman"/>
          <w:sz w:val="24"/>
          <w:szCs w:val="24"/>
          <w:lang w:val="en-US"/>
        </w:rPr>
        <w:lastRenderedPageBreak/>
        <w:t xml:space="preserve">Gelman (2008). Scaling regression inputs by dividing by two standard deviations. </w:t>
      </w:r>
      <w:r w:rsidRPr="00A8550E">
        <w:rPr>
          <w:rFonts w:ascii="Cambria" w:eastAsia="Cambria" w:hAnsi="Cambria" w:cs="Times New Roman"/>
          <w:i/>
          <w:sz w:val="24"/>
          <w:szCs w:val="24"/>
          <w:lang w:val="en-US"/>
        </w:rPr>
        <w:t>Statist. Med.</w:t>
      </w:r>
      <w:r w:rsidRPr="00A8550E">
        <w:rPr>
          <w:rFonts w:ascii="Cambria" w:eastAsia="Cambria" w:hAnsi="Cambria" w:cs="Times New Roman"/>
          <w:sz w:val="24"/>
          <w:szCs w:val="24"/>
          <w:lang w:val="en-US"/>
        </w:rPr>
        <w:t xml:space="preserve"> 2008; 27:2865-2873. DOI: 10.1002/sim.3107</w:t>
      </w:r>
    </w:p>
    <w:p w:rsidR="00F64F7C" w:rsidRPr="00F64F7C" w:rsidRDefault="00F64F7C" w:rsidP="00DF40CE">
      <w:pPr>
        <w:pStyle w:val="EndNoteBibliography"/>
        <w:spacing w:after="0"/>
        <w:ind w:left="720" w:hanging="720"/>
        <w:jc w:val="both"/>
      </w:pPr>
      <w:r w:rsidRPr="00F64F7C">
        <w:t xml:space="preserve">Gust, D. A., Strine, T. W., Maurice, E., Smith, P., Yusuf, H., Wilkinson, M., . . . Schwartz, B. (2004). Underimmunization Among Children: Effects of Vaccine Safety Concerns on Immunization Status. </w:t>
      </w:r>
      <w:r w:rsidRPr="00F64F7C">
        <w:rPr>
          <w:i/>
        </w:rPr>
        <w:t>Pediatrics, 114</w:t>
      </w:r>
      <w:r w:rsidRPr="00F64F7C">
        <w:t>(1), e16-e22. doi:10.1542/peds.114.1.e16</w:t>
      </w:r>
    </w:p>
    <w:p w:rsidR="00F64F7C" w:rsidRPr="00F64F7C" w:rsidRDefault="00F64F7C" w:rsidP="00DF40CE">
      <w:pPr>
        <w:pStyle w:val="EndNoteBibliography"/>
        <w:spacing w:after="0"/>
        <w:ind w:left="720" w:hanging="720"/>
        <w:jc w:val="both"/>
      </w:pPr>
      <w:r w:rsidRPr="00F64F7C">
        <w:t xml:space="preserve">Heath, C., Bell, C., &amp; Sternberg, E. (2001). Emotional selection in memes: the case of urban legends. </w:t>
      </w:r>
      <w:r w:rsidRPr="00F64F7C">
        <w:rPr>
          <w:i/>
        </w:rPr>
        <w:t>J</w:t>
      </w:r>
      <w:r w:rsidR="00644C29">
        <w:rPr>
          <w:i/>
        </w:rPr>
        <w:t>ournal of</w:t>
      </w:r>
      <w:r w:rsidRPr="00F64F7C">
        <w:rPr>
          <w:i/>
        </w:rPr>
        <w:t xml:space="preserve"> Pers</w:t>
      </w:r>
      <w:r w:rsidR="00644C29">
        <w:rPr>
          <w:i/>
        </w:rPr>
        <w:t>onality &amp;</w:t>
      </w:r>
      <w:r w:rsidRPr="00F64F7C">
        <w:rPr>
          <w:i/>
        </w:rPr>
        <w:t xml:space="preserve"> Soc</w:t>
      </w:r>
      <w:r w:rsidR="00644C29">
        <w:rPr>
          <w:i/>
        </w:rPr>
        <w:t>ial</w:t>
      </w:r>
      <w:r w:rsidRPr="00F64F7C">
        <w:rPr>
          <w:i/>
        </w:rPr>
        <w:t xml:space="preserve"> Psychol</w:t>
      </w:r>
      <w:r w:rsidR="00644C29">
        <w:rPr>
          <w:i/>
        </w:rPr>
        <w:t>ogy</w:t>
      </w:r>
      <w:r w:rsidRPr="00F64F7C">
        <w:rPr>
          <w:i/>
        </w:rPr>
        <w:t>, 81</w:t>
      </w:r>
      <w:r w:rsidRPr="00F64F7C">
        <w:t xml:space="preserve">(6), 1028-1041. </w:t>
      </w:r>
    </w:p>
    <w:p w:rsidR="00F64F7C" w:rsidRPr="00F64F7C" w:rsidRDefault="00F64F7C" w:rsidP="00DF40CE">
      <w:pPr>
        <w:pStyle w:val="EndNoteBibliography"/>
        <w:spacing w:after="0"/>
        <w:ind w:left="720" w:hanging="720"/>
        <w:jc w:val="both"/>
      </w:pPr>
      <w:r w:rsidRPr="00F64F7C">
        <w:t xml:space="preserve">Kahan, D. M., &amp; Hilgard, J. (2016). The impact of pathogen-disgust sensitivity on vaccine and GM food risk perceptions: Some evidence for skepticism. </w:t>
      </w:r>
    </w:p>
    <w:p w:rsidR="00F64F7C" w:rsidRPr="00F64F7C" w:rsidRDefault="00F64F7C" w:rsidP="00DF40CE">
      <w:pPr>
        <w:pStyle w:val="EndNoteBibliography"/>
        <w:spacing w:after="0"/>
        <w:ind w:left="720" w:hanging="720"/>
        <w:jc w:val="both"/>
      </w:pPr>
      <w:r w:rsidRPr="00F64F7C">
        <w:t xml:space="preserve">Miton, H., &amp; Mercier, H. (2015). Cognitive obstacles to pro-vaccination beliefs. </w:t>
      </w:r>
      <w:r w:rsidRPr="00F64F7C">
        <w:rPr>
          <w:i/>
        </w:rPr>
        <w:t>Trends in Cognitive Sciences, 19</w:t>
      </w:r>
      <w:r w:rsidRPr="00F64F7C">
        <w:t>(11), 633-636. doi:10.1016/j.tics.2015.08.007</w:t>
      </w:r>
    </w:p>
    <w:p w:rsidR="00F64F7C" w:rsidRPr="00F64F7C" w:rsidRDefault="00F64F7C" w:rsidP="00DF40CE">
      <w:pPr>
        <w:pStyle w:val="EndNoteBibliography"/>
        <w:spacing w:after="0"/>
        <w:ind w:left="720" w:hanging="720"/>
        <w:jc w:val="both"/>
      </w:pPr>
      <w:r w:rsidRPr="00F64F7C">
        <w:t xml:space="preserve">Peer, E., Samat, S., Brandimarte, L., &amp; Acquisti, A. (2016). Beyond the Turk: an empirical comparison of alternative platforms for crowdsourcing online behavioral research. </w:t>
      </w:r>
      <w:r w:rsidRPr="00F64F7C">
        <w:rPr>
          <w:i/>
        </w:rPr>
        <w:t>SSRN</w:t>
      </w:r>
      <w:r w:rsidRPr="00F64F7C">
        <w:t>. doi:10.2139/ssrn.2594183</w:t>
      </w:r>
    </w:p>
    <w:p w:rsidR="00F64F7C" w:rsidRPr="00F64F7C" w:rsidRDefault="00F64F7C" w:rsidP="00DF40CE">
      <w:pPr>
        <w:pStyle w:val="EndNoteBibliography"/>
        <w:spacing w:after="0"/>
        <w:ind w:left="720" w:hanging="720"/>
        <w:jc w:val="both"/>
      </w:pPr>
      <w:r w:rsidRPr="00F64F7C">
        <w:t xml:space="preserve">Ritov, I., &amp; Baron, J. (1990). Reluctance to Vaccinate: Omission Bias and Ambiguity. </w:t>
      </w:r>
      <w:r w:rsidRPr="00F64F7C">
        <w:rPr>
          <w:i/>
        </w:rPr>
        <w:t>Journal of Behavioral Decision Making</w:t>
      </w:r>
      <w:r w:rsidRPr="00F64F7C">
        <w:t xml:space="preserve">(3), 168-186. </w:t>
      </w:r>
    </w:p>
    <w:p w:rsidR="00F64F7C" w:rsidRPr="00F64F7C" w:rsidRDefault="00F64F7C" w:rsidP="00DF40CE">
      <w:pPr>
        <w:pStyle w:val="EndNoteBibliography"/>
        <w:spacing w:after="0"/>
        <w:ind w:left="720" w:hanging="720"/>
        <w:jc w:val="both"/>
      </w:pPr>
      <w:r w:rsidRPr="00F64F7C">
        <w:t xml:space="preserve">Spranca, M., Minsk, E., &amp; Baron, J. (1991). Omission and commission in judgment and choice. </w:t>
      </w:r>
      <w:r w:rsidRPr="00F64F7C">
        <w:rPr>
          <w:i/>
        </w:rPr>
        <w:t>Journal of Experimental Social Psychology, 27</w:t>
      </w:r>
      <w:r w:rsidRPr="00F64F7C">
        <w:t>(1), 76-105. doi:</w:t>
      </w:r>
      <w:r w:rsidRPr="00E51AB2">
        <w:t>10.1016/0022-1031(91)90011-T</w:t>
      </w:r>
    </w:p>
    <w:p w:rsidR="00F64F7C" w:rsidRPr="00F64F7C" w:rsidRDefault="00F64F7C" w:rsidP="00DF40CE">
      <w:pPr>
        <w:pStyle w:val="EndNoteBibliography"/>
        <w:ind w:left="720" w:hanging="720"/>
        <w:jc w:val="both"/>
      </w:pPr>
      <w:r w:rsidRPr="00F64F7C">
        <w:t xml:space="preserve">Stubbersfield, J. M., Tehrani, J. J., &amp; Flynn, E. G. (2017). Chicken Tumours and a Fishy Revenge: Evidence for Emotional Content Bias in the Cumulative Recall of Urban Legends. </w:t>
      </w:r>
      <w:r w:rsidRPr="00F64F7C">
        <w:rPr>
          <w:i/>
        </w:rPr>
        <w:t>Journal of Cognition and Culture, 17</w:t>
      </w:r>
      <w:r w:rsidR="00E51AB2">
        <w:t>(1-2), 12-26. doi:</w:t>
      </w:r>
      <w:r w:rsidRPr="00E51AB2">
        <w:t>10.1163/15685373-12342189</w:t>
      </w:r>
    </w:p>
    <w:p w:rsidR="00BE2175" w:rsidRDefault="00F64F7C" w:rsidP="00DF40CE">
      <w:pPr>
        <w:jc w:val="both"/>
      </w:pPr>
      <w:r>
        <w:fldChar w:fldCharType="end"/>
      </w:r>
    </w:p>
    <w:sectPr w:rsidR="00BE217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BC486A7"/>
    <w:multiLevelType w:val="multilevel"/>
    <w:tmpl w:val="C5641B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DA1BC9F9"/>
    <w:multiLevelType w:val="multilevel"/>
    <w:tmpl w:val="A2CAB5A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036C98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E7BC173C"/>
    <w:multiLevelType w:val="multilevel"/>
    <w:tmpl w:val="C69E231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s0x9zkarv0nes5zdvas9rrrrxwvt90r0a&quot;&gt;Dissertation-Saved&lt;record-ids&gt;&lt;item&gt;19&lt;/item&gt;&lt;item&gt;35&lt;/item&gt;&lt;item&gt;130&lt;/item&gt;&lt;item&gt;147&lt;/item&gt;&lt;item&gt;155&lt;/item&gt;&lt;item&gt;162&lt;/item&gt;&lt;item&gt;180&lt;/item&gt;&lt;item&gt;215&lt;/item&gt;&lt;item&gt;216&lt;/item&gt;&lt;item&gt;223&lt;/item&gt;&lt;item&gt;245&lt;/item&gt;&lt;item&gt;262&lt;/item&gt;&lt;item&gt;470&lt;/item&gt;&lt;item&gt;477&lt;/item&gt;&lt;item&gt;490&lt;/item&gt;&lt;item&gt;491&lt;/item&gt;&lt;item&gt;501&lt;/item&gt;&lt;/record-ids&gt;&lt;/item&gt;&lt;/Libraries&gt;"/>
  </w:docVars>
  <w:rsids>
    <w:rsidRoot w:val="002B0FDF"/>
    <w:rsid w:val="002B0FDF"/>
    <w:rsid w:val="0063676C"/>
    <w:rsid w:val="00644C29"/>
    <w:rsid w:val="007D7BC3"/>
    <w:rsid w:val="007F0803"/>
    <w:rsid w:val="00A8550E"/>
    <w:rsid w:val="00BE2175"/>
    <w:rsid w:val="00C55917"/>
    <w:rsid w:val="00DA2D41"/>
    <w:rsid w:val="00DF40CE"/>
    <w:rsid w:val="00E51AB2"/>
    <w:rsid w:val="00EA75A7"/>
    <w:rsid w:val="00F64F7C"/>
    <w:rsid w:val="00FA4728"/>
    <w:rsid w:val="00FC41FC"/>
    <w:rsid w:val="00FF77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9B144F9-B855-4665-9300-08E19B2C6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0FDF"/>
  </w:style>
  <w:style w:type="paragraph" w:styleId="Heading1">
    <w:name w:val="heading 1"/>
    <w:basedOn w:val="Normal"/>
    <w:next w:val="Normal"/>
    <w:link w:val="Heading1Char"/>
    <w:uiPriority w:val="9"/>
    <w:qFormat/>
    <w:rsid w:val="002B0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uiPriority w:val="9"/>
    <w:unhideWhenUsed/>
    <w:qFormat/>
    <w:rsid w:val="00A8550E"/>
    <w:pPr>
      <w:keepNext/>
      <w:keepLines/>
      <w:spacing w:before="200" w:after="0" w:line="240" w:lineRule="auto"/>
      <w:outlineLvl w:val="3"/>
    </w:pPr>
    <w:rPr>
      <w:rFonts w:asciiTheme="majorHAnsi" w:eastAsiaTheme="majorEastAsia" w:hAnsiTheme="majorHAnsi" w:cstheme="majorBidi"/>
      <w:b/>
      <w:bCs/>
      <w:color w:val="5B9BD5" w:themeColor="accent1"/>
      <w:sz w:val="24"/>
      <w:szCs w:val="24"/>
      <w:lang w:val="en-US"/>
    </w:rPr>
  </w:style>
  <w:style w:type="paragraph" w:styleId="Heading5">
    <w:name w:val="heading 5"/>
    <w:basedOn w:val="Normal"/>
    <w:next w:val="BodyText"/>
    <w:link w:val="Heading5Char"/>
    <w:uiPriority w:val="9"/>
    <w:unhideWhenUsed/>
    <w:qFormat/>
    <w:rsid w:val="00A8550E"/>
    <w:pPr>
      <w:keepNext/>
      <w:keepLines/>
      <w:spacing w:before="200" w:after="0" w:line="240" w:lineRule="auto"/>
      <w:outlineLvl w:val="4"/>
    </w:pPr>
    <w:rPr>
      <w:rFonts w:asciiTheme="majorHAnsi" w:eastAsiaTheme="majorEastAsia" w:hAnsiTheme="majorHAnsi" w:cstheme="majorBidi"/>
      <w:i/>
      <w:iCs/>
      <w:color w:val="5B9BD5" w:themeColor="accent1"/>
      <w:sz w:val="24"/>
      <w:szCs w:val="24"/>
      <w:lang w:val="en-US"/>
    </w:rPr>
  </w:style>
  <w:style w:type="paragraph" w:styleId="Heading6">
    <w:name w:val="heading 6"/>
    <w:basedOn w:val="Normal"/>
    <w:next w:val="BodyText"/>
    <w:link w:val="Heading6Char"/>
    <w:uiPriority w:val="9"/>
    <w:unhideWhenUsed/>
    <w:qFormat/>
    <w:rsid w:val="00A8550E"/>
    <w:pPr>
      <w:keepNext/>
      <w:keepLines/>
      <w:spacing w:before="200" w:after="0" w:line="240" w:lineRule="auto"/>
      <w:outlineLvl w:val="5"/>
    </w:pPr>
    <w:rPr>
      <w:rFonts w:asciiTheme="majorHAnsi" w:eastAsiaTheme="majorEastAsia" w:hAnsiTheme="majorHAnsi" w:cstheme="majorBidi"/>
      <w:color w:val="5B9BD5"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F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DF"/>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link w:val="CaptionChar"/>
    <w:unhideWhenUsed/>
    <w:qFormat/>
    <w:rsid w:val="002B0FDF"/>
    <w:pPr>
      <w:spacing w:after="200" w:line="240" w:lineRule="auto"/>
    </w:pPr>
    <w:rPr>
      <w:i/>
      <w:iCs/>
      <w:color w:val="44546A" w:themeColor="text2"/>
      <w:sz w:val="18"/>
      <w:szCs w:val="18"/>
    </w:rPr>
  </w:style>
  <w:style w:type="table" w:styleId="TableGrid">
    <w:name w:val="Table Grid"/>
    <w:basedOn w:val="TableNormal"/>
    <w:uiPriority w:val="39"/>
    <w:rsid w:val="002B0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64F7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64F7C"/>
    <w:rPr>
      <w:rFonts w:ascii="Calibri" w:hAnsi="Calibri"/>
      <w:noProof/>
      <w:lang w:val="en-US"/>
    </w:rPr>
  </w:style>
  <w:style w:type="paragraph" w:customStyle="1" w:styleId="EndNoteBibliography">
    <w:name w:val="EndNote Bibliography"/>
    <w:basedOn w:val="Normal"/>
    <w:link w:val="EndNoteBibliographyChar"/>
    <w:rsid w:val="00F64F7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64F7C"/>
    <w:rPr>
      <w:rFonts w:ascii="Calibri" w:hAnsi="Calibri"/>
      <w:noProof/>
      <w:lang w:val="en-US"/>
    </w:rPr>
  </w:style>
  <w:style w:type="character" w:styleId="Hyperlink">
    <w:name w:val="Hyperlink"/>
    <w:basedOn w:val="DefaultParagraphFont"/>
    <w:unhideWhenUsed/>
    <w:rsid w:val="00F64F7C"/>
    <w:rPr>
      <w:color w:val="0563C1" w:themeColor="hyperlink"/>
      <w:u w:val="single"/>
    </w:rPr>
  </w:style>
  <w:style w:type="paragraph" w:styleId="Title">
    <w:name w:val="Title"/>
    <w:basedOn w:val="Normal"/>
    <w:next w:val="Normal"/>
    <w:link w:val="TitleChar"/>
    <w:qFormat/>
    <w:rsid w:val="00F64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64F7C"/>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A8550E"/>
    <w:rPr>
      <w:rFonts w:asciiTheme="majorHAnsi" w:eastAsiaTheme="majorEastAsia" w:hAnsiTheme="majorHAnsi" w:cstheme="majorBidi"/>
      <w:b/>
      <w:bCs/>
      <w:color w:val="5B9BD5" w:themeColor="accent1"/>
      <w:sz w:val="24"/>
      <w:szCs w:val="24"/>
      <w:lang w:val="en-US"/>
    </w:rPr>
  </w:style>
  <w:style w:type="character" w:customStyle="1" w:styleId="Heading5Char">
    <w:name w:val="Heading 5 Char"/>
    <w:basedOn w:val="DefaultParagraphFont"/>
    <w:link w:val="Heading5"/>
    <w:uiPriority w:val="9"/>
    <w:rsid w:val="00A8550E"/>
    <w:rPr>
      <w:rFonts w:asciiTheme="majorHAnsi" w:eastAsiaTheme="majorEastAsia" w:hAnsiTheme="majorHAnsi" w:cstheme="majorBidi"/>
      <w:i/>
      <w:iCs/>
      <w:color w:val="5B9BD5" w:themeColor="accent1"/>
      <w:sz w:val="24"/>
      <w:szCs w:val="24"/>
      <w:lang w:val="en-US"/>
    </w:rPr>
  </w:style>
  <w:style w:type="character" w:customStyle="1" w:styleId="Heading6Char">
    <w:name w:val="Heading 6 Char"/>
    <w:basedOn w:val="DefaultParagraphFont"/>
    <w:link w:val="Heading6"/>
    <w:uiPriority w:val="9"/>
    <w:rsid w:val="00A8550E"/>
    <w:rPr>
      <w:rFonts w:asciiTheme="majorHAnsi" w:eastAsiaTheme="majorEastAsia" w:hAnsiTheme="majorHAnsi" w:cstheme="majorBidi"/>
      <w:color w:val="5B9BD5" w:themeColor="accent1"/>
      <w:sz w:val="24"/>
      <w:szCs w:val="24"/>
      <w:lang w:val="en-US"/>
    </w:rPr>
  </w:style>
  <w:style w:type="paragraph" w:styleId="BodyText">
    <w:name w:val="Body Text"/>
    <w:basedOn w:val="Normal"/>
    <w:link w:val="BodyTextChar"/>
    <w:qFormat/>
    <w:rsid w:val="00A8550E"/>
    <w:pPr>
      <w:spacing w:before="180" w:after="180" w:line="240" w:lineRule="auto"/>
    </w:pPr>
    <w:rPr>
      <w:sz w:val="24"/>
      <w:szCs w:val="24"/>
      <w:lang w:val="en-US"/>
    </w:rPr>
  </w:style>
  <w:style w:type="character" w:customStyle="1" w:styleId="BodyTextChar">
    <w:name w:val="Body Text Char"/>
    <w:basedOn w:val="DefaultParagraphFont"/>
    <w:link w:val="BodyText"/>
    <w:rsid w:val="00A8550E"/>
    <w:rPr>
      <w:sz w:val="24"/>
      <w:szCs w:val="24"/>
      <w:lang w:val="en-US"/>
    </w:rPr>
  </w:style>
  <w:style w:type="paragraph" w:customStyle="1" w:styleId="FirstParagraph">
    <w:name w:val="First Paragraph"/>
    <w:basedOn w:val="BodyText"/>
    <w:next w:val="BodyText"/>
    <w:qFormat/>
    <w:rsid w:val="00A8550E"/>
  </w:style>
  <w:style w:type="paragraph" w:customStyle="1" w:styleId="Compact">
    <w:name w:val="Compact"/>
    <w:basedOn w:val="BodyText"/>
    <w:qFormat/>
    <w:rsid w:val="00A8550E"/>
    <w:pPr>
      <w:spacing w:before="36" w:after="36"/>
    </w:pPr>
  </w:style>
  <w:style w:type="paragraph" w:styleId="Subtitle">
    <w:name w:val="Subtitle"/>
    <w:basedOn w:val="Title"/>
    <w:next w:val="BodyText"/>
    <w:link w:val="SubtitleChar"/>
    <w:qFormat/>
    <w:rsid w:val="00A8550E"/>
    <w:pPr>
      <w:keepNext/>
      <w:keepLines/>
      <w:spacing w:before="240" w:after="240"/>
      <w:contextualSpacing w:val="0"/>
      <w:jc w:val="center"/>
    </w:pPr>
    <w:rPr>
      <w:b/>
      <w:bCs/>
      <w:color w:val="2C6EAB" w:themeColor="accent1" w:themeShade="B5"/>
      <w:spacing w:val="0"/>
      <w:kern w:val="0"/>
      <w:sz w:val="30"/>
      <w:szCs w:val="30"/>
      <w:lang w:val="en-US"/>
    </w:rPr>
  </w:style>
  <w:style w:type="character" w:customStyle="1" w:styleId="SubtitleChar">
    <w:name w:val="Subtitle Char"/>
    <w:basedOn w:val="DefaultParagraphFont"/>
    <w:link w:val="Subtitle"/>
    <w:rsid w:val="00A8550E"/>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BodyText"/>
    <w:qFormat/>
    <w:rsid w:val="00A8550E"/>
    <w:pPr>
      <w:keepNext/>
      <w:keepLines/>
      <w:spacing w:after="200" w:line="240" w:lineRule="auto"/>
      <w:jc w:val="center"/>
    </w:pPr>
    <w:rPr>
      <w:sz w:val="24"/>
      <w:szCs w:val="24"/>
      <w:lang w:val="en-US"/>
    </w:rPr>
  </w:style>
  <w:style w:type="paragraph" w:styleId="Date">
    <w:name w:val="Date"/>
    <w:next w:val="BodyText"/>
    <w:link w:val="DateChar"/>
    <w:qFormat/>
    <w:rsid w:val="00A8550E"/>
    <w:pPr>
      <w:keepNext/>
      <w:keepLines/>
      <w:spacing w:after="200" w:line="240" w:lineRule="auto"/>
      <w:jc w:val="center"/>
    </w:pPr>
    <w:rPr>
      <w:sz w:val="24"/>
      <w:szCs w:val="24"/>
      <w:lang w:val="en-US"/>
    </w:rPr>
  </w:style>
  <w:style w:type="character" w:customStyle="1" w:styleId="DateChar">
    <w:name w:val="Date Char"/>
    <w:basedOn w:val="DefaultParagraphFont"/>
    <w:link w:val="Date"/>
    <w:rsid w:val="00A8550E"/>
    <w:rPr>
      <w:sz w:val="24"/>
      <w:szCs w:val="24"/>
      <w:lang w:val="en-US"/>
    </w:rPr>
  </w:style>
  <w:style w:type="paragraph" w:customStyle="1" w:styleId="Abstract">
    <w:name w:val="Abstract"/>
    <w:basedOn w:val="Normal"/>
    <w:next w:val="BodyText"/>
    <w:qFormat/>
    <w:rsid w:val="00A8550E"/>
    <w:pPr>
      <w:keepNext/>
      <w:keepLines/>
      <w:spacing w:before="300" w:after="300" w:line="240" w:lineRule="auto"/>
    </w:pPr>
    <w:rPr>
      <w:sz w:val="20"/>
      <w:szCs w:val="20"/>
      <w:lang w:val="en-US"/>
    </w:rPr>
  </w:style>
  <w:style w:type="paragraph" w:styleId="Bibliography">
    <w:name w:val="Bibliography"/>
    <w:basedOn w:val="Normal"/>
    <w:qFormat/>
    <w:rsid w:val="00A8550E"/>
    <w:pPr>
      <w:spacing w:after="200" w:line="240" w:lineRule="auto"/>
    </w:pPr>
    <w:rPr>
      <w:sz w:val="24"/>
      <w:szCs w:val="24"/>
      <w:lang w:val="en-US"/>
    </w:rPr>
  </w:style>
  <w:style w:type="paragraph" w:styleId="BlockText">
    <w:name w:val="Block Text"/>
    <w:basedOn w:val="BodyText"/>
    <w:next w:val="BodyText"/>
    <w:uiPriority w:val="9"/>
    <w:unhideWhenUsed/>
    <w:qFormat/>
    <w:rsid w:val="00A8550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8550E"/>
    <w:pPr>
      <w:spacing w:after="200" w:line="240" w:lineRule="auto"/>
    </w:pPr>
    <w:rPr>
      <w:sz w:val="24"/>
      <w:szCs w:val="24"/>
      <w:lang w:val="en-US"/>
    </w:rPr>
  </w:style>
  <w:style w:type="character" w:customStyle="1" w:styleId="FootnoteTextChar">
    <w:name w:val="Footnote Text Char"/>
    <w:basedOn w:val="DefaultParagraphFont"/>
    <w:link w:val="FootnoteText"/>
    <w:uiPriority w:val="9"/>
    <w:rsid w:val="00A8550E"/>
    <w:rPr>
      <w:sz w:val="24"/>
      <w:szCs w:val="24"/>
      <w:lang w:val="en-US"/>
    </w:rPr>
  </w:style>
  <w:style w:type="paragraph" w:customStyle="1" w:styleId="DefinitionTerm">
    <w:name w:val="Definition Term"/>
    <w:basedOn w:val="Normal"/>
    <w:next w:val="Definition"/>
    <w:rsid w:val="00A8550E"/>
    <w:pPr>
      <w:keepNext/>
      <w:keepLines/>
      <w:spacing w:after="0" w:line="240" w:lineRule="auto"/>
    </w:pPr>
    <w:rPr>
      <w:b/>
      <w:sz w:val="24"/>
      <w:szCs w:val="24"/>
      <w:lang w:val="en-US"/>
    </w:rPr>
  </w:style>
  <w:style w:type="paragraph" w:customStyle="1" w:styleId="Definition">
    <w:name w:val="Definition"/>
    <w:basedOn w:val="Normal"/>
    <w:rsid w:val="00A8550E"/>
    <w:pPr>
      <w:spacing w:after="200" w:line="240" w:lineRule="auto"/>
    </w:pPr>
    <w:rPr>
      <w:sz w:val="24"/>
      <w:szCs w:val="24"/>
      <w:lang w:val="en-US"/>
    </w:rPr>
  </w:style>
  <w:style w:type="paragraph" w:customStyle="1" w:styleId="TableCaption">
    <w:name w:val="Table Caption"/>
    <w:basedOn w:val="Caption"/>
    <w:rsid w:val="00A8550E"/>
    <w:pPr>
      <w:keepNext/>
      <w:spacing w:after="120"/>
    </w:pPr>
    <w:rPr>
      <w:iCs w:val="0"/>
      <w:color w:val="auto"/>
      <w:sz w:val="24"/>
      <w:szCs w:val="24"/>
      <w:lang w:val="en-US"/>
    </w:rPr>
  </w:style>
  <w:style w:type="paragraph" w:customStyle="1" w:styleId="ImageCaption">
    <w:name w:val="Image Caption"/>
    <w:basedOn w:val="Caption"/>
    <w:rsid w:val="00A8550E"/>
    <w:pPr>
      <w:spacing w:after="120"/>
    </w:pPr>
    <w:rPr>
      <w:iCs w:val="0"/>
      <w:color w:val="auto"/>
      <w:sz w:val="24"/>
      <w:szCs w:val="24"/>
      <w:lang w:val="en-US"/>
    </w:rPr>
  </w:style>
  <w:style w:type="paragraph" w:customStyle="1" w:styleId="Figure">
    <w:name w:val="Figure"/>
    <w:basedOn w:val="Normal"/>
    <w:rsid w:val="00A8550E"/>
    <w:pPr>
      <w:spacing w:after="200" w:line="240" w:lineRule="auto"/>
    </w:pPr>
    <w:rPr>
      <w:sz w:val="24"/>
      <w:szCs w:val="24"/>
      <w:lang w:val="en-US"/>
    </w:rPr>
  </w:style>
  <w:style w:type="paragraph" w:customStyle="1" w:styleId="FigurewithCaption">
    <w:name w:val="Figure with Caption"/>
    <w:basedOn w:val="Figure"/>
    <w:rsid w:val="00A8550E"/>
    <w:pPr>
      <w:keepNext/>
    </w:pPr>
  </w:style>
  <w:style w:type="character" w:customStyle="1" w:styleId="CaptionChar">
    <w:name w:val="Caption Char"/>
    <w:basedOn w:val="DefaultParagraphFont"/>
    <w:link w:val="Caption"/>
    <w:rsid w:val="00A8550E"/>
    <w:rPr>
      <w:i/>
      <w:iCs/>
      <w:color w:val="44546A" w:themeColor="text2"/>
      <w:sz w:val="18"/>
      <w:szCs w:val="18"/>
    </w:rPr>
  </w:style>
  <w:style w:type="character" w:customStyle="1" w:styleId="VerbatimChar">
    <w:name w:val="Verbatim Char"/>
    <w:basedOn w:val="CaptionChar"/>
    <w:link w:val="SourceCode"/>
    <w:rsid w:val="00A8550E"/>
    <w:rPr>
      <w:rFonts w:ascii="Consolas" w:hAnsi="Consolas"/>
      <w:i/>
      <w:iCs/>
      <w:color w:val="44546A" w:themeColor="text2"/>
      <w:sz w:val="18"/>
      <w:szCs w:val="18"/>
      <w:shd w:val="clear" w:color="auto" w:fill="F8F8F8"/>
    </w:rPr>
  </w:style>
  <w:style w:type="character" w:styleId="FootnoteReference">
    <w:name w:val="footnote reference"/>
    <w:basedOn w:val="CaptionChar"/>
    <w:rsid w:val="00A8550E"/>
    <w:rPr>
      <w:i/>
      <w:iCs/>
      <w:color w:val="44546A" w:themeColor="text2"/>
      <w:sz w:val="18"/>
      <w:szCs w:val="18"/>
      <w:vertAlign w:val="superscript"/>
    </w:rPr>
  </w:style>
  <w:style w:type="paragraph" w:styleId="TOCHeading">
    <w:name w:val="TOC Heading"/>
    <w:basedOn w:val="Heading1"/>
    <w:next w:val="BodyText"/>
    <w:uiPriority w:val="39"/>
    <w:unhideWhenUsed/>
    <w:qFormat/>
    <w:rsid w:val="00A8550E"/>
    <w:pPr>
      <w:outlineLvl w:val="9"/>
    </w:pPr>
    <w:rPr>
      <w:lang w:val="en-US"/>
    </w:rPr>
  </w:style>
  <w:style w:type="paragraph" w:customStyle="1" w:styleId="SourceCode">
    <w:name w:val="Source Code"/>
    <w:basedOn w:val="Normal"/>
    <w:link w:val="VerbatimChar"/>
    <w:rsid w:val="00A8550E"/>
    <w:pPr>
      <w:shd w:val="clear" w:color="auto" w:fill="F8F8F8"/>
      <w:wordWrap w:val="0"/>
      <w:spacing w:after="200" w:line="240" w:lineRule="auto"/>
    </w:pPr>
    <w:rPr>
      <w:rFonts w:ascii="Consolas" w:hAnsi="Consolas"/>
      <w:i/>
      <w:iCs/>
      <w:color w:val="44546A" w:themeColor="text2"/>
      <w:szCs w:val="18"/>
    </w:rPr>
  </w:style>
  <w:style w:type="character" w:customStyle="1" w:styleId="KeywordTok">
    <w:name w:val="KeywordTok"/>
    <w:basedOn w:val="VerbatimChar"/>
    <w:rsid w:val="00A8550E"/>
    <w:rPr>
      <w:rFonts w:ascii="Consolas" w:hAnsi="Consolas"/>
      <w:b/>
      <w:i/>
      <w:iCs/>
      <w:color w:val="204A87"/>
      <w:sz w:val="18"/>
      <w:szCs w:val="18"/>
      <w:shd w:val="clear" w:color="auto" w:fill="F8F8F8"/>
    </w:rPr>
  </w:style>
  <w:style w:type="character" w:customStyle="1" w:styleId="DataTypeTok">
    <w:name w:val="DataTypeTok"/>
    <w:basedOn w:val="VerbatimChar"/>
    <w:rsid w:val="00A8550E"/>
    <w:rPr>
      <w:rFonts w:ascii="Consolas" w:hAnsi="Consolas"/>
      <w:i/>
      <w:iCs/>
      <w:color w:val="204A87"/>
      <w:sz w:val="18"/>
      <w:szCs w:val="18"/>
      <w:shd w:val="clear" w:color="auto" w:fill="F8F8F8"/>
    </w:rPr>
  </w:style>
  <w:style w:type="character" w:customStyle="1" w:styleId="DecValTok">
    <w:name w:val="DecValTok"/>
    <w:basedOn w:val="VerbatimChar"/>
    <w:rsid w:val="00A8550E"/>
    <w:rPr>
      <w:rFonts w:ascii="Consolas" w:hAnsi="Consolas"/>
      <w:i/>
      <w:iCs/>
      <w:color w:val="0000CF"/>
      <w:sz w:val="18"/>
      <w:szCs w:val="18"/>
      <w:shd w:val="clear" w:color="auto" w:fill="F8F8F8"/>
    </w:rPr>
  </w:style>
  <w:style w:type="character" w:customStyle="1" w:styleId="BaseNTok">
    <w:name w:val="BaseNTok"/>
    <w:basedOn w:val="VerbatimChar"/>
    <w:rsid w:val="00A8550E"/>
    <w:rPr>
      <w:rFonts w:ascii="Consolas" w:hAnsi="Consolas"/>
      <w:i/>
      <w:iCs/>
      <w:color w:val="0000CF"/>
      <w:sz w:val="18"/>
      <w:szCs w:val="18"/>
      <w:shd w:val="clear" w:color="auto" w:fill="F8F8F8"/>
    </w:rPr>
  </w:style>
  <w:style w:type="character" w:customStyle="1" w:styleId="FloatTok">
    <w:name w:val="FloatTok"/>
    <w:basedOn w:val="VerbatimChar"/>
    <w:rsid w:val="00A8550E"/>
    <w:rPr>
      <w:rFonts w:ascii="Consolas" w:hAnsi="Consolas"/>
      <w:i/>
      <w:iCs/>
      <w:color w:val="0000CF"/>
      <w:sz w:val="18"/>
      <w:szCs w:val="18"/>
      <w:shd w:val="clear" w:color="auto" w:fill="F8F8F8"/>
    </w:rPr>
  </w:style>
  <w:style w:type="character" w:customStyle="1" w:styleId="ConstantTok">
    <w:name w:val="ConstantTok"/>
    <w:basedOn w:val="VerbatimChar"/>
    <w:rsid w:val="00A8550E"/>
    <w:rPr>
      <w:rFonts w:ascii="Consolas" w:hAnsi="Consolas"/>
      <w:i/>
      <w:iCs/>
      <w:color w:val="000000"/>
      <w:sz w:val="18"/>
      <w:szCs w:val="18"/>
      <w:shd w:val="clear" w:color="auto" w:fill="F8F8F8"/>
    </w:rPr>
  </w:style>
  <w:style w:type="character" w:customStyle="1" w:styleId="CharTok">
    <w:name w:val="CharTok"/>
    <w:basedOn w:val="VerbatimChar"/>
    <w:rsid w:val="00A8550E"/>
    <w:rPr>
      <w:rFonts w:ascii="Consolas" w:hAnsi="Consolas"/>
      <w:i/>
      <w:iCs/>
      <w:color w:val="4E9A06"/>
      <w:sz w:val="18"/>
      <w:szCs w:val="18"/>
      <w:shd w:val="clear" w:color="auto" w:fill="F8F8F8"/>
    </w:rPr>
  </w:style>
  <w:style w:type="character" w:customStyle="1" w:styleId="SpecialCharTok">
    <w:name w:val="SpecialCharTok"/>
    <w:basedOn w:val="VerbatimChar"/>
    <w:rsid w:val="00A8550E"/>
    <w:rPr>
      <w:rFonts w:ascii="Consolas" w:hAnsi="Consolas"/>
      <w:i/>
      <w:iCs/>
      <w:color w:val="000000"/>
      <w:sz w:val="18"/>
      <w:szCs w:val="18"/>
      <w:shd w:val="clear" w:color="auto" w:fill="F8F8F8"/>
    </w:rPr>
  </w:style>
  <w:style w:type="character" w:customStyle="1" w:styleId="StringTok">
    <w:name w:val="StringTok"/>
    <w:basedOn w:val="VerbatimChar"/>
    <w:rsid w:val="00A8550E"/>
    <w:rPr>
      <w:rFonts w:ascii="Consolas" w:hAnsi="Consolas"/>
      <w:i/>
      <w:iCs/>
      <w:color w:val="4E9A06"/>
      <w:sz w:val="18"/>
      <w:szCs w:val="18"/>
      <w:shd w:val="clear" w:color="auto" w:fill="F8F8F8"/>
    </w:rPr>
  </w:style>
  <w:style w:type="character" w:customStyle="1" w:styleId="VerbatimStringTok">
    <w:name w:val="VerbatimStringTok"/>
    <w:basedOn w:val="VerbatimChar"/>
    <w:rsid w:val="00A8550E"/>
    <w:rPr>
      <w:rFonts w:ascii="Consolas" w:hAnsi="Consolas"/>
      <w:i/>
      <w:iCs/>
      <w:color w:val="4E9A06"/>
      <w:sz w:val="18"/>
      <w:szCs w:val="18"/>
      <w:shd w:val="clear" w:color="auto" w:fill="F8F8F8"/>
    </w:rPr>
  </w:style>
  <w:style w:type="character" w:customStyle="1" w:styleId="SpecialStringTok">
    <w:name w:val="SpecialStringTok"/>
    <w:basedOn w:val="VerbatimChar"/>
    <w:rsid w:val="00A8550E"/>
    <w:rPr>
      <w:rFonts w:ascii="Consolas" w:hAnsi="Consolas"/>
      <w:i/>
      <w:iCs/>
      <w:color w:val="4E9A06"/>
      <w:sz w:val="18"/>
      <w:szCs w:val="18"/>
      <w:shd w:val="clear" w:color="auto" w:fill="F8F8F8"/>
    </w:rPr>
  </w:style>
  <w:style w:type="character" w:customStyle="1" w:styleId="ImportTok">
    <w:name w:val="ImportTok"/>
    <w:basedOn w:val="VerbatimChar"/>
    <w:rsid w:val="00A8550E"/>
    <w:rPr>
      <w:rFonts w:ascii="Consolas" w:hAnsi="Consolas"/>
      <w:i/>
      <w:iCs/>
      <w:color w:val="44546A" w:themeColor="text2"/>
      <w:sz w:val="18"/>
      <w:szCs w:val="18"/>
      <w:shd w:val="clear" w:color="auto" w:fill="F8F8F8"/>
    </w:rPr>
  </w:style>
  <w:style w:type="character" w:customStyle="1" w:styleId="CommentTok">
    <w:name w:val="CommentTok"/>
    <w:basedOn w:val="VerbatimChar"/>
    <w:rsid w:val="00A8550E"/>
    <w:rPr>
      <w:rFonts w:ascii="Consolas" w:hAnsi="Consolas"/>
      <w:i w:val="0"/>
      <w:iCs/>
      <w:color w:val="8F5902"/>
      <w:sz w:val="18"/>
      <w:szCs w:val="18"/>
      <w:shd w:val="clear" w:color="auto" w:fill="F8F8F8"/>
    </w:rPr>
  </w:style>
  <w:style w:type="character" w:customStyle="1" w:styleId="DocumentationTok">
    <w:name w:val="DocumentationTok"/>
    <w:basedOn w:val="VerbatimChar"/>
    <w:rsid w:val="00A8550E"/>
    <w:rPr>
      <w:rFonts w:ascii="Consolas" w:hAnsi="Consolas"/>
      <w:b/>
      <w:i w:val="0"/>
      <w:iCs/>
      <w:color w:val="8F5902"/>
      <w:sz w:val="18"/>
      <w:szCs w:val="18"/>
      <w:shd w:val="clear" w:color="auto" w:fill="F8F8F8"/>
    </w:rPr>
  </w:style>
  <w:style w:type="character" w:customStyle="1" w:styleId="AnnotationTok">
    <w:name w:val="AnnotationTok"/>
    <w:basedOn w:val="VerbatimChar"/>
    <w:rsid w:val="00A8550E"/>
    <w:rPr>
      <w:rFonts w:ascii="Consolas" w:hAnsi="Consolas"/>
      <w:b/>
      <w:i w:val="0"/>
      <w:iCs/>
      <w:color w:val="8F5902"/>
      <w:sz w:val="18"/>
      <w:szCs w:val="18"/>
      <w:shd w:val="clear" w:color="auto" w:fill="F8F8F8"/>
    </w:rPr>
  </w:style>
  <w:style w:type="character" w:customStyle="1" w:styleId="CommentVarTok">
    <w:name w:val="CommentVarTok"/>
    <w:basedOn w:val="VerbatimChar"/>
    <w:rsid w:val="00A8550E"/>
    <w:rPr>
      <w:rFonts w:ascii="Consolas" w:hAnsi="Consolas"/>
      <w:b/>
      <w:i w:val="0"/>
      <w:iCs/>
      <w:color w:val="8F5902"/>
      <w:sz w:val="18"/>
      <w:szCs w:val="18"/>
      <w:shd w:val="clear" w:color="auto" w:fill="F8F8F8"/>
    </w:rPr>
  </w:style>
  <w:style w:type="character" w:customStyle="1" w:styleId="OtherTok">
    <w:name w:val="OtherTok"/>
    <w:basedOn w:val="VerbatimChar"/>
    <w:rsid w:val="00A8550E"/>
    <w:rPr>
      <w:rFonts w:ascii="Consolas" w:hAnsi="Consolas"/>
      <w:i/>
      <w:iCs/>
      <w:color w:val="8F5902"/>
      <w:sz w:val="18"/>
      <w:szCs w:val="18"/>
      <w:shd w:val="clear" w:color="auto" w:fill="F8F8F8"/>
    </w:rPr>
  </w:style>
  <w:style w:type="character" w:customStyle="1" w:styleId="FunctionTok">
    <w:name w:val="FunctionTok"/>
    <w:basedOn w:val="VerbatimChar"/>
    <w:rsid w:val="00A8550E"/>
    <w:rPr>
      <w:rFonts w:ascii="Consolas" w:hAnsi="Consolas"/>
      <w:i/>
      <w:iCs/>
      <w:color w:val="000000"/>
      <w:sz w:val="18"/>
      <w:szCs w:val="18"/>
      <w:shd w:val="clear" w:color="auto" w:fill="F8F8F8"/>
    </w:rPr>
  </w:style>
  <w:style w:type="character" w:customStyle="1" w:styleId="VariableTok">
    <w:name w:val="VariableTok"/>
    <w:basedOn w:val="VerbatimChar"/>
    <w:rsid w:val="00A8550E"/>
    <w:rPr>
      <w:rFonts w:ascii="Consolas" w:hAnsi="Consolas"/>
      <w:i/>
      <w:iCs/>
      <w:color w:val="000000"/>
      <w:sz w:val="18"/>
      <w:szCs w:val="18"/>
      <w:shd w:val="clear" w:color="auto" w:fill="F8F8F8"/>
    </w:rPr>
  </w:style>
  <w:style w:type="character" w:customStyle="1" w:styleId="ControlFlowTok">
    <w:name w:val="ControlFlowTok"/>
    <w:basedOn w:val="VerbatimChar"/>
    <w:rsid w:val="00A8550E"/>
    <w:rPr>
      <w:rFonts w:ascii="Consolas" w:hAnsi="Consolas"/>
      <w:b/>
      <w:i/>
      <w:iCs/>
      <w:color w:val="204A87"/>
      <w:sz w:val="18"/>
      <w:szCs w:val="18"/>
      <w:shd w:val="clear" w:color="auto" w:fill="F8F8F8"/>
    </w:rPr>
  </w:style>
  <w:style w:type="character" w:customStyle="1" w:styleId="OperatorTok">
    <w:name w:val="OperatorTok"/>
    <w:basedOn w:val="VerbatimChar"/>
    <w:rsid w:val="00A8550E"/>
    <w:rPr>
      <w:rFonts w:ascii="Consolas" w:hAnsi="Consolas"/>
      <w:b/>
      <w:i/>
      <w:iCs/>
      <w:color w:val="CE5C00"/>
      <w:sz w:val="18"/>
      <w:szCs w:val="18"/>
      <w:shd w:val="clear" w:color="auto" w:fill="F8F8F8"/>
    </w:rPr>
  </w:style>
  <w:style w:type="character" w:customStyle="1" w:styleId="BuiltInTok">
    <w:name w:val="BuiltInTok"/>
    <w:basedOn w:val="VerbatimChar"/>
    <w:rsid w:val="00A8550E"/>
    <w:rPr>
      <w:rFonts w:ascii="Consolas" w:hAnsi="Consolas"/>
      <w:i/>
      <w:iCs/>
      <w:color w:val="44546A" w:themeColor="text2"/>
      <w:sz w:val="18"/>
      <w:szCs w:val="18"/>
      <w:shd w:val="clear" w:color="auto" w:fill="F8F8F8"/>
    </w:rPr>
  </w:style>
  <w:style w:type="character" w:customStyle="1" w:styleId="ExtensionTok">
    <w:name w:val="ExtensionTok"/>
    <w:basedOn w:val="VerbatimChar"/>
    <w:rsid w:val="00A8550E"/>
    <w:rPr>
      <w:rFonts w:ascii="Consolas" w:hAnsi="Consolas"/>
      <w:i/>
      <w:iCs/>
      <w:color w:val="44546A" w:themeColor="text2"/>
      <w:sz w:val="18"/>
      <w:szCs w:val="18"/>
      <w:shd w:val="clear" w:color="auto" w:fill="F8F8F8"/>
    </w:rPr>
  </w:style>
  <w:style w:type="character" w:customStyle="1" w:styleId="PreprocessorTok">
    <w:name w:val="PreprocessorTok"/>
    <w:basedOn w:val="VerbatimChar"/>
    <w:rsid w:val="00A8550E"/>
    <w:rPr>
      <w:rFonts w:ascii="Consolas" w:hAnsi="Consolas"/>
      <w:i w:val="0"/>
      <w:iCs/>
      <w:color w:val="8F5902"/>
      <w:sz w:val="18"/>
      <w:szCs w:val="18"/>
      <w:shd w:val="clear" w:color="auto" w:fill="F8F8F8"/>
    </w:rPr>
  </w:style>
  <w:style w:type="character" w:customStyle="1" w:styleId="AttributeTok">
    <w:name w:val="AttributeTok"/>
    <w:basedOn w:val="VerbatimChar"/>
    <w:rsid w:val="00A8550E"/>
    <w:rPr>
      <w:rFonts w:ascii="Consolas" w:hAnsi="Consolas"/>
      <w:i/>
      <w:iCs/>
      <w:color w:val="C4A000"/>
      <w:sz w:val="18"/>
      <w:szCs w:val="18"/>
      <w:shd w:val="clear" w:color="auto" w:fill="F8F8F8"/>
    </w:rPr>
  </w:style>
  <w:style w:type="character" w:customStyle="1" w:styleId="RegionMarkerTok">
    <w:name w:val="RegionMarkerTok"/>
    <w:basedOn w:val="VerbatimChar"/>
    <w:rsid w:val="00A8550E"/>
    <w:rPr>
      <w:rFonts w:ascii="Consolas" w:hAnsi="Consolas"/>
      <w:i/>
      <w:iCs/>
      <w:color w:val="44546A" w:themeColor="text2"/>
      <w:sz w:val="18"/>
      <w:szCs w:val="18"/>
      <w:shd w:val="clear" w:color="auto" w:fill="F8F8F8"/>
    </w:rPr>
  </w:style>
  <w:style w:type="character" w:customStyle="1" w:styleId="InformationTok">
    <w:name w:val="InformationTok"/>
    <w:basedOn w:val="VerbatimChar"/>
    <w:rsid w:val="00A8550E"/>
    <w:rPr>
      <w:rFonts w:ascii="Consolas" w:hAnsi="Consolas"/>
      <w:b/>
      <w:i w:val="0"/>
      <w:iCs/>
      <w:color w:val="8F5902"/>
      <w:sz w:val="18"/>
      <w:szCs w:val="18"/>
      <w:shd w:val="clear" w:color="auto" w:fill="F8F8F8"/>
    </w:rPr>
  </w:style>
  <w:style w:type="character" w:customStyle="1" w:styleId="WarningTok">
    <w:name w:val="WarningTok"/>
    <w:basedOn w:val="VerbatimChar"/>
    <w:rsid w:val="00A8550E"/>
    <w:rPr>
      <w:rFonts w:ascii="Consolas" w:hAnsi="Consolas"/>
      <w:b/>
      <w:i w:val="0"/>
      <w:iCs/>
      <w:color w:val="8F5902"/>
      <w:sz w:val="18"/>
      <w:szCs w:val="18"/>
      <w:shd w:val="clear" w:color="auto" w:fill="F8F8F8"/>
    </w:rPr>
  </w:style>
  <w:style w:type="character" w:customStyle="1" w:styleId="AlertTok">
    <w:name w:val="AlertTok"/>
    <w:basedOn w:val="VerbatimChar"/>
    <w:rsid w:val="00A8550E"/>
    <w:rPr>
      <w:rFonts w:ascii="Consolas" w:hAnsi="Consolas"/>
      <w:i/>
      <w:iCs/>
      <w:color w:val="EF2929"/>
      <w:sz w:val="18"/>
      <w:szCs w:val="18"/>
      <w:shd w:val="clear" w:color="auto" w:fill="F8F8F8"/>
    </w:rPr>
  </w:style>
  <w:style w:type="character" w:customStyle="1" w:styleId="ErrorTok">
    <w:name w:val="ErrorTok"/>
    <w:basedOn w:val="VerbatimChar"/>
    <w:rsid w:val="00A8550E"/>
    <w:rPr>
      <w:rFonts w:ascii="Consolas" w:hAnsi="Consolas"/>
      <w:b/>
      <w:i/>
      <w:iCs/>
      <w:color w:val="A40000"/>
      <w:sz w:val="18"/>
      <w:szCs w:val="18"/>
      <w:shd w:val="clear" w:color="auto" w:fill="F8F8F8"/>
    </w:rPr>
  </w:style>
  <w:style w:type="character" w:customStyle="1" w:styleId="NormalTok">
    <w:name w:val="NormalTok"/>
    <w:basedOn w:val="VerbatimChar"/>
    <w:rsid w:val="00A8550E"/>
    <w:rPr>
      <w:rFonts w:ascii="Consolas" w:hAnsi="Consolas"/>
      <w:i/>
      <w:iCs/>
      <w:color w:val="44546A" w:themeColor="text2"/>
      <w:sz w:val="18"/>
      <w:szCs w:val="18"/>
      <w:shd w:val="clear" w:color="auto" w:fill="F8F8F8"/>
    </w:rPr>
  </w:style>
  <w:style w:type="numbering" w:customStyle="1" w:styleId="NoList1">
    <w:name w:val="No List1"/>
    <w:next w:val="NoList"/>
    <w:uiPriority w:val="99"/>
    <w:semiHidden/>
    <w:unhideWhenUsed/>
    <w:rsid w:val="00A8550E"/>
  </w:style>
  <w:style w:type="numbering" w:customStyle="1" w:styleId="NoList2">
    <w:name w:val="No List2"/>
    <w:next w:val="NoList"/>
    <w:uiPriority w:val="99"/>
    <w:semiHidden/>
    <w:unhideWhenUsed/>
    <w:rsid w:val="00A85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image" Target="media/image35.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4" Type="http://schemas.openxmlformats.org/officeDocument/2006/relationships/webSettings" Target="webSettings.xml"/><Relationship Id="rId9" Type="http://schemas.openxmlformats.org/officeDocument/2006/relationships/hyperlink" Target="https://osf.io/gebc7/" TargetMode="External"/><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hyperlink" Target="https://osf.io/2dgvm/" TargetMode="External"/><Relationship Id="rId51"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02</Pages>
  <Words>26525</Words>
  <Characters>151198</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77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enez Infante, Angel V.</dc:creator>
  <cp:keywords/>
  <dc:description/>
  <cp:lastModifiedBy>Jimenez Infante, Angel V.</cp:lastModifiedBy>
  <cp:revision>3</cp:revision>
  <dcterms:created xsi:type="dcterms:W3CDTF">2020-02-09T15:49:00Z</dcterms:created>
  <dcterms:modified xsi:type="dcterms:W3CDTF">2020-02-09T16:09:00Z</dcterms:modified>
</cp:coreProperties>
</file>